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EC6688D" w14:textId="3CDB4DD0" w:rsidR="00884D4D" w:rsidRPr="004010A4" w:rsidRDefault="007B0B85" w:rsidP="004010A4">
      <w:pPr>
        <w:spacing w:before="0" w:after="240" w:line="240" w:lineRule="auto"/>
        <w:rPr>
          <w:rFonts w:ascii="Times New Roman" w:hAnsi="Times New Roman" w:cs="Times New Roman"/>
          <w:sz w:val="22"/>
        </w:rPr>
      </w:pPr>
      <w:r w:rsidRPr="004010A4">
        <w:rPr>
          <w:rFonts w:ascii="Times New Roman" w:hAnsi="Times New Roman" w:cs="Times New Roman"/>
          <w:sz w:val="22"/>
        </w:rPr>
        <w:t xml:space="preserve">Additional file </w:t>
      </w:r>
      <w:r w:rsidR="000F2DA6" w:rsidRPr="004010A4">
        <w:rPr>
          <w:rFonts w:ascii="Times New Roman" w:hAnsi="Times New Roman" w:cs="Times New Roman"/>
          <w:sz w:val="22"/>
        </w:rPr>
        <w:t xml:space="preserve">1: </w:t>
      </w:r>
      <w:r w:rsidR="00884D4D" w:rsidRPr="004010A4">
        <w:rPr>
          <w:rFonts w:ascii="Times New Roman" w:hAnsi="Times New Roman" w:cs="Times New Roman"/>
          <w:sz w:val="22"/>
        </w:rPr>
        <w:t xml:space="preserve">Conceptual framework for categorising the </w:t>
      </w:r>
      <w:r w:rsidR="000F2DA6" w:rsidRPr="004010A4">
        <w:rPr>
          <w:rFonts w:ascii="Times New Roman" w:hAnsi="Times New Roman" w:cs="Times New Roman"/>
          <w:sz w:val="22"/>
        </w:rPr>
        <w:t>corporate political activity</w:t>
      </w:r>
      <w:r w:rsidR="00884D4D" w:rsidRPr="004010A4">
        <w:rPr>
          <w:rFonts w:ascii="Times New Roman" w:hAnsi="Times New Roman" w:cs="Times New Roman"/>
          <w:sz w:val="22"/>
        </w:rPr>
        <w:t xml:space="preserve"> of the food industry </w:t>
      </w:r>
      <w:r w:rsidR="000F2DA6" w:rsidRPr="004010A4">
        <w:rPr>
          <w:rFonts w:ascii="Times New Roman" w:hAnsi="Times New Roman" w:cs="Times New Roman"/>
          <w:sz w:val="22"/>
        </w:rPr>
        <w:fldChar w:fldCharType="begin"/>
      </w:r>
      <w:r w:rsidR="000F2DA6" w:rsidRPr="004010A4">
        <w:rPr>
          <w:rFonts w:ascii="Times New Roman" w:hAnsi="Times New Roman" w:cs="Times New Roman"/>
          <w:sz w:val="22"/>
        </w:rPr>
        <w:instrText>ADDIN F1000_CSL_CITATION&lt;~#@#~&gt;[{"title":"The policy dystopia model adapted to the food industry: the example of the Nutri-Score saga in France","id":"5684975","page":"109-120","type":"article-journal","volume":"9","issue":"2","author":[{"family":"Mialon","given":"M"},{"family":"Julia","given":"C"},{"family":"Hercberg","given":"S"}],"issued":{"date-parts":[["2018"]]},"container-title":"World Nutrition","citation-label":"5684975","CleanAbstract":"No abstract available"}]</w:instrText>
      </w:r>
      <w:r w:rsidR="000F2DA6" w:rsidRPr="004010A4">
        <w:rPr>
          <w:rFonts w:ascii="Times New Roman" w:hAnsi="Times New Roman" w:cs="Times New Roman"/>
          <w:sz w:val="22"/>
        </w:rPr>
        <w:fldChar w:fldCharType="separate"/>
      </w:r>
      <w:r w:rsidR="000F2DA6" w:rsidRPr="004010A4">
        <w:rPr>
          <w:rFonts w:ascii="Times New Roman" w:hAnsi="Times New Roman" w:cs="Times New Roman"/>
          <w:sz w:val="22"/>
        </w:rPr>
        <w:t>(1)</w:t>
      </w:r>
      <w:r w:rsidR="000F2DA6" w:rsidRPr="004010A4">
        <w:rPr>
          <w:rFonts w:ascii="Times New Roman" w:hAnsi="Times New Roman" w:cs="Times New Roman"/>
          <w:sz w:val="22"/>
        </w:rPr>
        <w:fldChar w:fldCharType="end"/>
      </w:r>
    </w:p>
    <w:tbl>
      <w:tblPr>
        <w:tblStyle w:val="Grilleclaire"/>
        <w:tblW w:w="10801" w:type="dxa"/>
        <w:tblLayout w:type="fixed"/>
        <w:tblCellMar>
          <w:top w:w="28" w:type="dxa"/>
          <w:left w:w="28" w:type="dxa"/>
          <w:bottom w:w="28" w:type="dxa"/>
          <w:right w:w="28" w:type="dxa"/>
        </w:tblCellMar>
        <w:tblLook w:val="04A0" w:firstRow="1" w:lastRow="0" w:firstColumn="1" w:lastColumn="0" w:noHBand="0" w:noVBand="1"/>
      </w:tblPr>
      <w:tblGrid>
        <w:gridCol w:w="1304"/>
        <w:gridCol w:w="2977"/>
        <w:gridCol w:w="6520"/>
      </w:tblGrid>
      <w:tr w:rsidR="00A668E8" w:rsidRPr="00C81858" w14:paraId="0B61A27C" w14:textId="77777777" w:rsidTr="001133B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dxa"/>
            <w:vAlign w:val="center"/>
            <w:hideMark/>
          </w:tcPr>
          <w:p w14:paraId="731353C7" w14:textId="16F443FD" w:rsidR="00A668E8" w:rsidRPr="00C81858" w:rsidRDefault="001133B1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 w:cs="Times New Roman"/>
                <w:sz w:val="18"/>
                <w:szCs w:val="20"/>
                <w:lang w:eastAsia="en-AU"/>
              </w:rPr>
              <w:t xml:space="preserve">Instrumental </w:t>
            </w:r>
            <w:r w:rsidR="00A668E8" w:rsidRPr="00C81858">
              <w:rPr>
                <w:rFonts w:ascii="Times New Roman" w:eastAsia="Times New Roman" w:hAnsi="Times New Roman" w:cs="Times New Roman"/>
                <w:sz w:val="18"/>
                <w:szCs w:val="20"/>
                <w:lang w:eastAsia="en-AU"/>
              </w:rPr>
              <w:t>Strategies</w:t>
            </w:r>
          </w:p>
        </w:tc>
        <w:tc>
          <w:tcPr>
            <w:tcW w:w="2977" w:type="dxa"/>
            <w:vAlign w:val="center"/>
            <w:hideMark/>
          </w:tcPr>
          <w:p w14:paraId="4781E7AA" w14:textId="77777777" w:rsidR="00A668E8" w:rsidRPr="00C81858" w:rsidRDefault="00A668E8">
            <w:pPr>
              <w:spacing w:before="0"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 w:cs="Times New Roman"/>
                <w:sz w:val="18"/>
                <w:szCs w:val="20"/>
                <w:lang w:eastAsia="en-AU"/>
              </w:rPr>
              <w:t>Practices</w:t>
            </w:r>
          </w:p>
        </w:tc>
        <w:tc>
          <w:tcPr>
            <w:tcW w:w="6520" w:type="dxa"/>
            <w:vAlign w:val="center"/>
            <w:hideMark/>
          </w:tcPr>
          <w:p w14:paraId="5DA12DA9" w14:textId="77777777" w:rsidR="00A668E8" w:rsidRPr="00C81858" w:rsidRDefault="00A668E8">
            <w:pPr>
              <w:spacing w:before="0"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 w:cs="Times New Roman"/>
                <w:sz w:val="18"/>
                <w:szCs w:val="20"/>
                <w:lang w:eastAsia="en-AU"/>
              </w:rPr>
              <w:t>Mechanisms</w:t>
            </w:r>
          </w:p>
        </w:tc>
      </w:tr>
      <w:tr w:rsidR="003D45CB" w:rsidRPr="00C81858" w14:paraId="28B3E7AE" w14:textId="77777777" w:rsidTr="00E0580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dxa"/>
            <w:vMerge w:val="restart"/>
            <w:shd w:val="clear" w:color="auto" w:fill="D9D9D9" w:themeFill="background1" w:themeFillShade="D9"/>
            <w:vAlign w:val="center"/>
            <w:hideMark/>
          </w:tcPr>
          <w:p w14:paraId="3682FF52" w14:textId="3B152978" w:rsidR="003D45CB" w:rsidRPr="00C81858" w:rsidRDefault="003D45CB" w:rsidP="00E0580B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 w:cs="Times New Roman"/>
                <w:sz w:val="16"/>
                <w:szCs w:val="20"/>
                <w:lang w:eastAsia="en-AU"/>
              </w:rPr>
              <w:t>Coalition management</w:t>
            </w:r>
          </w:p>
        </w:tc>
        <w:tc>
          <w:tcPr>
            <w:tcW w:w="2977" w:type="dxa"/>
            <w:vMerge w:val="restart"/>
            <w:shd w:val="clear" w:color="auto" w:fill="D9D9D9" w:themeFill="background1" w:themeFillShade="D9"/>
            <w:vAlign w:val="center"/>
            <w:hideMark/>
          </w:tcPr>
          <w:p w14:paraId="5A89AD00" w14:textId="13178FBC" w:rsidR="003D45CB" w:rsidRPr="00C81858" w:rsidRDefault="00F569E2" w:rsidP="00E0580B">
            <w:pPr>
              <w:spacing w:before="0" w:after="0" w:line="240" w:lineRule="auto"/>
              <w:ind w:right="284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20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 xml:space="preserve">Constituency recruitment – external - </w:t>
            </w:r>
            <w:r w:rsidR="003D45CB"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Establish relationships with key opinion leaders and health organisations</w:t>
            </w:r>
            <w:r w:rsidR="003D45CB" w:rsidRPr="00C81858">
              <w:rPr>
                <w:rFonts w:ascii="Times New Roman" w:hAnsi="Times New Roman"/>
                <w:sz w:val="18"/>
                <w:szCs w:val="20"/>
              </w:rPr>
              <w:t xml:space="preserve"> </w:t>
            </w:r>
          </w:p>
        </w:tc>
        <w:tc>
          <w:tcPr>
            <w:tcW w:w="6520" w:type="dxa"/>
            <w:shd w:val="clear" w:color="auto" w:fill="D9D9D9" w:themeFill="background1" w:themeFillShade="D9"/>
            <w:vAlign w:val="center"/>
            <w:hideMark/>
          </w:tcPr>
          <w:p w14:paraId="6EBECC63" w14:textId="2A169B9C" w:rsidR="003D45CB" w:rsidRPr="00C81858" w:rsidRDefault="003D45CB" w:rsidP="001133B1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Promote public-private interactions with health organisations</w:t>
            </w:r>
          </w:p>
        </w:tc>
      </w:tr>
      <w:tr w:rsidR="003D45CB" w:rsidRPr="00C81858" w14:paraId="07E2D95A" w14:textId="77777777" w:rsidTr="00E0580B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dxa"/>
            <w:vMerge/>
            <w:vAlign w:val="center"/>
            <w:hideMark/>
          </w:tcPr>
          <w:p w14:paraId="18CBBF7A" w14:textId="77777777" w:rsidR="003D45CB" w:rsidRPr="00C81858" w:rsidRDefault="003D45CB" w:rsidP="00E0580B">
            <w:pPr>
              <w:spacing w:before="0" w:after="0" w:line="240" w:lineRule="auto"/>
              <w:jc w:val="left"/>
              <w:rPr>
                <w:rFonts w:ascii="Times New Roman" w:eastAsia="Times New Roman" w:hAnsi="Times New Roman" w:cs="Times New Roman"/>
                <w:sz w:val="16"/>
                <w:szCs w:val="20"/>
                <w:lang w:eastAsia="en-AU"/>
              </w:rPr>
            </w:pPr>
          </w:p>
        </w:tc>
        <w:tc>
          <w:tcPr>
            <w:tcW w:w="2977" w:type="dxa"/>
            <w:vMerge/>
            <w:vAlign w:val="center"/>
            <w:hideMark/>
          </w:tcPr>
          <w:p w14:paraId="5B7D66D0" w14:textId="77777777" w:rsidR="003D45CB" w:rsidRPr="00C81858" w:rsidRDefault="003D45CB" w:rsidP="00E0580B">
            <w:pPr>
              <w:spacing w:before="0" w:after="0"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sz w:val="18"/>
                <w:szCs w:val="20"/>
              </w:rPr>
            </w:pPr>
          </w:p>
        </w:tc>
        <w:tc>
          <w:tcPr>
            <w:tcW w:w="6520" w:type="dxa"/>
            <w:shd w:val="clear" w:color="auto" w:fill="D9D9D9" w:themeFill="background1" w:themeFillShade="D9"/>
            <w:vAlign w:val="center"/>
            <w:hideMark/>
          </w:tcPr>
          <w:p w14:paraId="74DE1BF1" w14:textId="77BA60C2" w:rsidR="003D45CB" w:rsidRPr="00C81858" w:rsidRDefault="003D45CB" w:rsidP="00E0580B">
            <w:pPr>
              <w:spacing w:before="0" w:after="0"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Support professional organisations, including through funding and / or advertising in their publications</w:t>
            </w:r>
          </w:p>
        </w:tc>
      </w:tr>
      <w:tr w:rsidR="003D45CB" w:rsidRPr="00C81858" w14:paraId="39BF5AB2" w14:textId="77777777" w:rsidTr="00E0580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dxa"/>
            <w:vMerge/>
            <w:vAlign w:val="center"/>
            <w:hideMark/>
          </w:tcPr>
          <w:p w14:paraId="24B8FB48" w14:textId="77777777" w:rsidR="003D45CB" w:rsidRPr="00C81858" w:rsidRDefault="003D45CB" w:rsidP="00E0580B">
            <w:pPr>
              <w:spacing w:before="0" w:after="0" w:line="240" w:lineRule="auto"/>
              <w:jc w:val="left"/>
              <w:rPr>
                <w:rFonts w:ascii="Times New Roman" w:eastAsia="Times New Roman" w:hAnsi="Times New Roman" w:cs="Times New Roman"/>
                <w:sz w:val="16"/>
                <w:szCs w:val="20"/>
                <w:lang w:eastAsia="en-AU"/>
              </w:rPr>
            </w:pPr>
          </w:p>
        </w:tc>
        <w:tc>
          <w:tcPr>
            <w:tcW w:w="2977" w:type="dxa"/>
            <w:vMerge/>
            <w:vAlign w:val="center"/>
            <w:hideMark/>
          </w:tcPr>
          <w:p w14:paraId="678CCBBA" w14:textId="77777777" w:rsidR="003D45CB" w:rsidRPr="00C81858" w:rsidRDefault="003D45CB" w:rsidP="00E0580B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20"/>
              </w:rPr>
            </w:pPr>
          </w:p>
        </w:tc>
        <w:tc>
          <w:tcPr>
            <w:tcW w:w="6520" w:type="dxa"/>
            <w:shd w:val="clear" w:color="auto" w:fill="D9D9D9" w:themeFill="background1" w:themeFillShade="D9"/>
            <w:vAlign w:val="center"/>
            <w:hideMark/>
          </w:tcPr>
          <w:p w14:paraId="1F707EDB" w14:textId="77777777" w:rsidR="003D45CB" w:rsidRPr="00C81858" w:rsidRDefault="003D45CB" w:rsidP="00E0580B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Establish informal relationships with key opinion leaders</w:t>
            </w:r>
          </w:p>
        </w:tc>
      </w:tr>
      <w:tr w:rsidR="003D45CB" w:rsidRPr="00C81858" w14:paraId="5A5C54EC" w14:textId="77777777" w:rsidTr="00E0580B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dxa"/>
            <w:vMerge/>
            <w:vAlign w:val="center"/>
          </w:tcPr>
          <w:p w14:paraId="5C6D0CF7" w14:textId="77777777" w:rsidR="003D45CB" w:rsidRPr="00C81858" w:rsidRDefault="003D45CB" w:rsidP="00E0580B">
            <w:pPr>
              <w:spacing w:before="0" w:after="0" w:line="240" w:lineRule="auto"/>
              <w:jc w:val="left"/>
              <w:rPr>
                <w:rFonts w:ascii="Times New Roman" w:eastAsia="Times New Roman" w:hAnsi="Times New Roman" w:cs="Times New Roman"/>
                <w:sz w:val="16"/>
                <w:szCs w:val="20"/>
                <w:lang w:eastAsia="en-AU"/>
              </w:rPr>
            </w:pPr>
          </w:p>
        </w:tc>
        <w:tc>
          <w:tcPr>
            <w:tcW w:w="2977" w:type="dxa"/>
            <w:vMerge/>
            <w:vAlign w:val="center"/>
          </w:tcPr>
          <w:p w14:paraId="5E974B1A" w14:textId="77777777" w:rsidR="003D45CB" w:rsidRPr="00C81858" w:rsidRDefault="003D45CB" w:rsidP="00E0580B">
            <w:pPr>
              <w:spacing w:before="0" w:after="0"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sz w:val="18"/>
                <w:szCs w:val="20"/>
              </w:rPr>
            </w:pPr>
          </w:p>
        </w:tc>
        <w:tc>
          <w:tcPr>
            <w:tcW w:w="6520" w:type="dxa"/>
            <w:shd w:val="clear" w:color="auto" w:fill="D9D9D9" w:themeFill="background1" w:themeFillShade="D9"/>
            <w:vAlign w:val="center"/>
          </w:tcPr>
          <w:p w14:paraId="6D290972" w14:textId="2332BAFA" w:rsidR="003D45CB" w:rsidRPr="00C81858" w:rsidRDefault="003D45CB" w:rsidP="00E0580B">
            <w:pPr>
              <w:spacing w:before="0" w:after="0"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Support the placement of industry-friendly personnel within health organisations</w:t>
            </w:r>
          </w:p>
        </w:tc>
      </w:tr>
      <w:tr w:rsidR="003D45CB" w:rsidRPr="00C81858" w14:paraId="63A1042A" w14:textId="77777777" w:rsidTr="00E0580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dxa"/>
            <w:vMerge/>
            <w:vAlign w:val="center"/>
            <w:hideMark/>
          </w:tcPr>
          <w:p w14:paraId="7D072EE9" w14:textId="77777777" w:rsidR="003D45CB" w:rsidRPr="00C81858" w:rsidRDefault="003D45CB" w:rsidP="00E0580B">
            <w:pPr>
              <w:spacing w:before="0" w:after="0" w:line="240" w:lineRule="auto"/>
              <w:jc w:val="left"/>
              <w:rPr>
                <w:rFonts w:ascii="Times New Roman" w:eastAsia="Times New Roman" w:hAnsi="Times New Roman" w:cs="Times New Roman"/>
                <w:sz w:val="16"/>
                <w:szCs w:val="20"/>
                <w:lang w:eastAsia="en-AU"/>
              </w:rPr>
            </w:pPr>
          </w:p>
        </w:tc>
        <w:tc>
          <w:tcPr>
            <w:tcW w:w="2977" w:type="dxa"/>
            <w:vMerge w:val="restart"/>
            <w:shd w:val="clear" w:color="auto" w:fill="D9D9D9" w:themeFill="background1" w:themeFillShade="D9"/>
            <w:vAlign w:val="center"/>
            <w:hideMark/>
          </w:tcPr>
          <w:p w14:paraId="179F8F17" w14:textId="679B1F6B" w:rsidR="003D45CB" w:rsidRPr="00C81858" w:rsidRDefault="00F569E2" w:rsidP="00E0580B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 xml:space="preserve">Constituency recruitment – external - </w:t>
            </w:r>
            <w:r w:rsidR="003D45CB"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 xml:space="preserve">Seek involvement in the community </w:t>
            </w:r>
          </w:p>
        </w:tc>
        <w:tc>
          <w:tcPr>
            <w:tcW w:w="6520" w:type="dxa"/>
            <w:shd w:val="clear" w:color="auto" w:fill="D9D9D9" w:themeFill="background1" w:themeFillShade="D9"/>
            <w:vAlign w:val="center"/>
            <w:hideMark/>
          </w:tcPr>
          <w:p w14:paraId="5F413527" w14:textId="77777777" w:rsidR="003D45CB" w:rsidRPr="00C81858" w:rsidRDefault="003D45CB" w:rsidP="00E0580B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 xml:space="preserve">Undertake corporate philanthropy </w:t>
            </w:r>
          </w:p>
        </w:tc>
      </w:tr>
      <w:tr w:rsidR="003D45CB" w:rsidRPr="00C81858" w14:paraId="37A128D5" w14:textId="77777777" w:rsidTr="00E0580B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dxa"/>
            <w:vMerge/>
            <w:vAlign w:val="center"/>
            <w:hideMark/>
          </w:tcPr>
          <w:p w14:paraId="3329A7C9" w14:textId="77777777" w:rsidR="003D45CB" w:rsidRPr="00C81858" w:rsidRDefault="003D45CB" w:rsidP="00E0580B">
            <w:pPr>
              <w:spacing w:before="0" w:after="0" w:line="240" w:lineRule="auto"/>
              <w:jc w:val="left"/>
              <w:rPr>
                <w:rFonts w:ascii="Times New Roman" w:eastAsia="Times New Roman" w:hAnsi="Times New Roman" w:cs="Times New Roman"/>
                <w:sz w:val="16"/>
                <w:szCs w:val="20"/>
                <w:lang w:eastAsia="en-AU"/>
              </w:rPr>
            </w:pPr>
          </w:p>
        </w:tc>
        <w:tc>
          <w:tcPr>
            <w:tcW w:w="2977" w:type="dxa"/>
            <w:vMerge/>
            <w:vAlign w:val="center"/>
            <w:hideMark/>
          </w:tcPr>
          <w:p w14:paraId="60168C68" w14:textId="77777777" w:rsidR="003D45CB" w:rsidRPr="00C81858" w:rsidRDefault="003D45CB" w:rsidP="00E0580B">
            <w:pPr>
              <w:spacing w:before="0" w:after="0"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</w:p>
        </w:tc>
        <w:tc>
          <w:tcPr>
            <w:tcW w:w="6520" w:type="dxa"/>
            <w:shd w:val="clear" w:color="auto" w:fill="D9D9D9" w:themeFill="background1" w:themeFillShade="D9"/>
            <w:vAlign w:val="center"/>
            <w:hideMark/>
          </w:tcPr>
          <w:p w14:paraId="5C154912" w14:textId="77777777" w:rsidR="003D45CB" w:rsidRPr="00C81858" w:rsidRDefault="003D45CB" w:rsidP="00E0580B">
            <w:pPr>
              <w:spacing w:before="0" w:after="0"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Support physical activity initiatives</w:t>
            </w:r>
          </w:p>
        </w:tc>
      </w:tr>
      <w:tr w:rsidR="003D45CB" w:rsidRPr="00C81858" w14:paraId="6818D862" w14:textId="77777777" w:rsidTr="00E0580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dxa"/>
            <w:vMerge/>
            <w:vAlign w:val="center"/>
            <w:hideMark/>
          </w:tcPr>
          <w:p w14:paraId="3CA83F6F" w14:textId="77777777" w:rsidR="003D45CB" w:rsidRPr="00C81858" w:rsidRDefault="003D45CB" w:rsidP="00E0580B">
            <w:pPr>
              <w:spacing w:before="0" w:after="0" w:line="240" w:lineRule="auto"/>
              <w:jc w:val="left"/>
              <w:rPr>
                <w:rFonts w:ascii="Times New Roman" w:eastAsia="Times New Roman" w:hAnsi="Times New Roman" w:cs="Times New Roman"/>
                <w:sz w:val="16"/>
                <w:szCs w:val="20"/>
                <w:lang w:eastAsia="en-AU"/>
              </w:rPr>
            </w:pPr>
          </w:p>
        </w:tc>
        <w:tc>
          <w:tcPr>
            <w:tcW w:w="2977" w:type="dxa"/>
            <w:vMerge/>
            <w:vAlign w:val="center"/>
            <w:hideMark/>
          </w:tcPr>
          <w:p w14:paraId="1D9646D0" w14:textId="77777777" w:rsidR="003D45CB" w:rsidRPr="00C81858" w:rsidRDefault="003D45CB" w:rsidP="00E0580B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</w:p>
        </w:tc>
        <w:tc>
          <w:tcPr>
            <w:tcW w:w="6520" w:type="dxa"/>
            <w:shd w:val="clear" w:color="auto" w:fill="D9D9D9" w:themeFill="background1" w:themeFillShade="D9"/>
            <w:vAlign w:val="center"/>
            <w:hideMark/>
          </w:tcPr>
          <w:p w14:paraId="292769F6" w14:textId="77777777" w:rsidR="003D45CB" w:rsidRPr="00C81858" w:rsidRDefault="003D45CB" w:rsidP="00E0580B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Support events (such as for youth or the arts) and community-level initiatives</w:t>
            </w:r>
          </w:p>
        </w:tc>
      </w:tr>
      <w:tr w:rsidR="003D45CB" w:rsidRPr="00C81858" w14:paraId="56BCB76E" w14:textId="77777777" w:rsidTr="00E0580B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4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dxa"/>
            <w:vMerge/>
            <w:vAlign w:val="center"/>
            <w:hideMark/>
          </w:tcPr>
          <w:p w14:paraId="0CEC792A" w14:textId="77777777" w:rsidR="003D45CB" w:rsidRPr="00C81858" w:rsidRDefault="003D45CB" w:rsidP="00E0580B">
            <w:pPr>
              <w:spacing w:before="0" w:after="0" w:line="240" w:lineRule="auto"/>
              <w:jc w:val="left"/>
              <w:rPr>
                <w:rFonts w:ascii="Times New Roman" w:eastAsia="Times New Roman" w:hAnsi="Times New Roman" w:cs="Times New Roman"/>
                <w:sz w:val="16"/>
                <w:szCs w:val="20"/>
                <w:lang w:eastAsia="en-AU"/>
              </w:rPr>
            </w:pPr>
          </w:p>
        </w:tc>
        <w:tc>
          <w:tcPr>
            <w:tcW w:w="2977" w:type="dxa"/>
            <w:shd w:val="clear" w:color="auto" w:fill="D9D9D9" w:themeFill="background1" w:themeFillShade="D9"/>
            <w:vAlign w:val="center"/>
            <w:hideMark/>
          </w:tcPr>
          <w:p w14:paraId="66F10437" w14:textId="45114AA6" w:rsidR="003D45CB" w:rsidRPr="00C81858" w:rsidRDefault="00F569E2" w:rsidP="00E0580B">
            <w:pPr>
              <w:spacing w:before="0" w:after="0"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 xml:space="preserve">Constituency recruitment – external - </w:t>
            </w:r>
            <w:r w:rsidR="003D45CB"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Establish relationships with the media</w:t>
            </w:r>
          </w:p>
        </w:tc>
        <w:tc>
          <w:tcPr>
            <w:tcW w:w="6520" w:type="dxa"/>
            <w:shd w:val="clear" w:color="auto" w:fill="D9D9D9" w:themeFill="background1" w:themeFillShade="D9"/>
            <w:vAlign w:val="center"/>
            <w:hideMark/>
          </w:tcPr>
          <w:p w14:paraId="473BA884" w14:textId="77777777" w:rsidR="003D45CB" w:rsidRPr="00C81858" w:rsidRDefault="003D45CB" w:rsidP="00E0580B">
            <w:pPr>
              <w:spacing w:before="0" w:after="0"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hAnsi="Times New Roman"/>
                <w:sz w:val="18"/>
                <w:szCs w:val="20"/>
              </w:rPr>
              <w:t>Establish close relationships with media organisations, journalists and bloggers to facilitate media advocacy</w:t>
            </w:r>
          </w:p>
        </w:tc>
      </w:tr>
      <w:tr w:rsidR="003D45CB" w:rsidRPr="00C81858" w14:paraId="1C72E017" w14:textId="77777777" w:rsidTr="00E0580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dxa"/>
            <w:vMerge/>
            <w:vAlign w:val="center"/>
          </w:tcPr>
          <w:p w14:paraId="76F2CFA6" w14:textId="77777777" w:rsidR="003D45CB" w:rsidRPr="00C81858" w:rsidRDefault="003D45CB" w:rsidP="00E0580B">
            <w:pPr>
              <w:spacing w:before="0" w:after="0" w:line="240" w:lineRule="auto"/>
              <w:jc w:val="left"/>
              <w:rPr>
                <w:rFonts w:ascii="Times New Roman" w:eastAsia="Times New Roman" w:hAnsi="Times New Roman" w:cs="Times New Roman"/>
                <w:sz w:val="16"/>
                <w:szCs w:val="20"/>
                <w:lang w:eastAsia="en-AU"/>
              </w:rPr>
            </w:pPr>
          </w:p>
        </w:tc>
        <w:tc>
          <w:tcPr>
            <w:tcW w:w="2977" w:type="dxa"/>
            <w:vMerge w:val="restart"/>
            <w:shd w:val="clear" w:color="auto" w:fill="D9D9D9" w:themeFill="background1" w:themeFillShade="D9"/>
            <w:vAlign w:val="center"/>
          </w:tcPr>
          <w:p w14:paraId="5C1514C8" w14:textId="2A58EDC4" w:rsidR="003D45CB" w:rsidRPr="00C81858" w:rsidRDefault="003D45CB" w:rsidP="00E0580B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Constituency fabrication</w:t>
            </w:r>
          </w:p>
        </w:tc>
        <w:tc>
          <w:tcPr>
            <w:tcW w:w="6520" w:type="dxa"/>
            <w:shd w:val="clear" w:color="auto" w:fill="D9D9D9" w:themeFill="background1" w:themeFillShade="D9"/>
            <w:vAlign w:val="center"/>
          </w:tcPr>
          <w:p w14:paraId="2FCB11B4" w14:textId="613AEDED" w:rsidR="003D45CB" w:rsidRPr="00C81858" w:rsidRDefault="003D45CB" w:rsidP="00E0580B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20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Establish fake grassroots organisations (‘astroturfing’)</w:t>
            </w:r>
          </w:p>
        </w:tc>
      </w:tr>
      <w:tr w:rsidR="003D45CB" w:rsidRPr="00C81858" w14:paraId="3A6718D5" w14:textId="77777777" w:rsidTr="00E0580B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4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dxa"/>
            <w:vMerge/>
            <w:vAlign w:val="center"/>
          </w:tcPr>
          <w:p w14:paraId="5960A5E6" w14:textId="77777777" w:rsidR="003D45CB" w:rsidRPr="00C81858" w:rsidRDefault="003D45CB" w:rsidP="00E0580B">
            <w:pPr>
              <w:spacing w:before="0" w:after="0" w:line="240" w:lineRule="auto"/>
              <w:jc w:val="left"/>
              <w:rPr>
                <w:rFonts w:ascii="Times New Roman" w:eastAsia="Times New Roman" w:hAnsi="Times New Roman" w:cs="Times New Roman"/>
                <w:sz w:val="16"/>
                <w:szCs w:val="20"/>
                <w:lang w:eastAsia="en-AU"/>
              </w:rPr>
            </w:pPr>
          </w:p>
        </w:tc>
        <w:tc>
          <w:tcPr>
            <w:tcW w:w="2977" w:type="dxa"/>
            <w:vMerge/>
            <w:shd w:val="clear" w:color="auto" w:fill="D9D9D9" w:themeFill="background1" w:themeFillShade="D9"/>
            <w:vAlign w:val="center"/>
          </w:tcPr>
          <w:p w14:paraId="6BC94829" w14:textId="77777777" w:rsidR="003D45CB" w:rsidRPr="00C81858" w:rsidRDefault="003D45CB" w:rsidP="00E0580B">
            <w:pPr>
              <w:spacing w:before="0" w:after="0"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</w:p>
        </w:tc>
        <w:tc>
          <w:tcPr>
            <w:tcW w:w="6520" w:type="dxa"/>
            <w:shd w:val="clear" w:color="auto" w:fill="D9D9D9" w:themeFill="background1" w:themeFillShade="D9"/>
            <w:vAlign w:val="center"/>
          </w:tcPr>
          <w:p w14:paraId="23E24468" w14:textId="20306F0F" w:rsidR="003D45CB" w:rsidRPr="00C81858" w:rsidRDefault="003D45CB" w:rsidP="00E0580B">
            <w:pPr>
              <w:spacing w:before="0" w:after="0"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Procure the support of community and business groups to oppose public health measures</w:t>
            </w:r>
          </w:p>
        </w:tc>
      </w:tr>
      <w:tr w:rsidR="003D45CB" w:rsidRPr="00C81858" w14:paraId="6E950EA9" w14:textId="77777777" w:rsidTr="00E0580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dxa"/>
            <w:vMerge/>
            <w:vAlign w:val="center"/>
          </w:tcPr>
          <w:p w14:paraId="2795B286" w14:textId="77777777" w:rsidR="003D45CB" w:rsidRPr="00C81858" w:rsidRDefault="003D45CB" w:rsidP="00E0580B">
            <w:pPr>
              <w:spacing w:before="0" w:after="0" w:line="240" w:lineRule="auto"/>
              <w:jc w:val="left"/>
              <w:rPr>
                <w:rFonts w:ascii="Times New Roman" w:eastAsia="Times New Roman" w:hAnsi="Times New Roman" w:cs="Times New Roman"/>
                <w:sz w:val="16"/>
                <w:szCs w:val="20"/>
                <w:lang w:eastAsia="en-AU"/>
              </w:rPr>
            </w:pPr>
          </w:p>
        </w:tc>
        <w:tc>
          <w:tcPr>
            <w:tcW w:w="2977" w:type="dxa"/>
            <w:vMerge w:val="restart"/>
            <w:shd w:val="clear" w:color="auto" w:fill="D9D9D9" w:themeFill="background1" w:themeFillShade="D9"/>
            <w:vAlign w:val="center"/>
          </w:tcPr>
          <w:p w14:paraId="34EE8257" w14:textId="0BF19C1F" w:rsidR="003D45CB" w:rsidRPr="00C81858" w:rsidRDefault="00F569E2" w:rsidP="001133B1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Constituency</w:t>
            </w:r>
            <w:r w:rsidR="003D45CB"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 xml:space="preserve"> fragmentation and destabilisation</w:t>
            </w:r>
            <w:r w:rsidR="003D45CB"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fldChar w:fldCharType="begin">
                <w:fldData xml:space="preserve">PEVuZE5vdGU+PENpdGU+PEF1dGhvcj5TaW1vbjwvQXV0aG9yPjxZZWFyPjIwMDY8L1llYXI+PFJl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</w:fldData>
              </w:fldChar>
            </w:r>
            <w:r w:rsidR="003D45CB"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instrText xml:space="preserve"> ADDIN EN.CITE </w:instrText>
            </w:r>
            <w:r w:rsidR="003D45CB"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fldChar w:fldCharType="begin">
                <w:fldData xml:space="preserve">PEVuZE5vdGU+PENpdGU+PEF1dGhvcj5TaW1vbjwvQXV0aG9yPjxZZWFyPjIwMDY8L1llYXI+PFJl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</w:fldData>
              </w:fldChar>
            </w:r>
            <w:r w:rsidR="003D45CB"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instrText xml:space="preserve"> ADDIN EN.CITE.DATA </w:instrText>
            </w:r>
            <w:r w:rsidR="003D45CB"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r>
            <w:r w:rsidR="003D45CB"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fldChar w:fldCharType="end"/>
            </w:r>
            <w:r w:rsidR="003D45CB"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r>
            <w:r w:rsidR="003D45CB"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fldChar w:fldCharType="end"/>
            </w:r>
          </w:p>
        </w:tc>
        <w:tc>
          <w:tcPr>
            <w:tcW w:w="6520" w:type="dxa"/>
            <w:shd w:val="clear" w:color="auto" w:fill="D9D9D9" w:themeFill="background1" w:themeFillShade="D9"/>
            <w:vAlign w:val="center"/>
          </w:tcPr>
          <w:p w14:paraId="3D0B1E45" w14:textId="578D08E4" w:rsidR="003D45CB" w:rsidRPr="00C81858" w:rsidRDefault="003D45CB" w:rsidP="00AD36EE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Discrediting public health advocates personally and publicly, e.g. through the media, blogs</w:t>
            </w:r>
          </w:p>
        </w:tc>
      </w:tr>
      <w:tr w:rsidR="003D45CB" w:rsidRPr="00C81858" w14:paraId="0728FE7F" w14:textId="77777777" w:rsidTr="00E0580B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4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dxa"/>
            <w:vMerge/>
            <w:vAlign w:val="center"/>
          </w:tcPr>
          <w:p w14:paraId="55D29E7C" w14:textId="77777777" w:rsidR="003D45CB" w:rsidRPr="00C81858" w:rsidRDefault="003D45CB" w:rsidP="00E0580B">
            <w:pPr>
              <w:spacing w:before="0" w:after="0" w:line="240" w:lineRule="auto"/>
              <w:jc w:val="left"/>
              <w:rPr>
                <w:rFonts w:ascii="Times New Roman" w:eastAsia="Times New Roman" w:hAnsi="Times New Roman" w:cs="Times New Roman"/>
                <w:sz w:val="16"/>
                <w:szCs w:val="20"/>
                <w:lang w:eastAsia="en-AU"/>
              </w:rPr>
            </w:pPr>
          </w:p>
        </w:tc>
        <w:tc>
          <w:tcPr>
            <w:tcW w:w="2977" w:type="dxa"/>
            <w:vMerge/>
            <w:shd w:val="clear" w:color="auto" w:fill="D9D9D9" w:themeFill="background1" w:themeFillShade="D9"/>
            <w:vAlign w:val="center"/>
          </w:tcPr>
          <w:p w14:paraId="0C16CDC5" w14:textId="16B4118E" w:rsidR="003D45CB" w:rsidRPr="00C81858" w:rsidRDefault="003D45CB" w:rsidP="001133B1">
            <w:pPr>
              <w:spacing w:before="0" w:after="0"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</w:p>
        </w:tc>
        <w:tc>
          <w:tcPr>
            <w:tcW w:w="6520" w:type="dxa"/>
            <w:shd w:val="clear" w:color="auto" w:fill="D9D9D9" w:themeFill="background1" w:themeFillShade="D9"/>
            <w:vAlign w:val="center"/>
          </w:tcPr>
          <w:p w14:paraId="61E0C66C" w14:textId="7AA11F00" w:rsidR="003D45CB" w:rsidRPr="00C81858" w:rsidRDefault="003D45CB" w:rsidP="00AD36EE">
            <w:pPr>
              <w:spacing w:before="0" w:after="0"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 xml:space="preserve">Infiltrate, monitor the operation and advocacy strategies of public health advocates, groups and organisations </w:t>
            </w:r>
          </w:p>
        </w:tc>
      </w:tr>
      <w:tr w:rsidR="003D45CB" w:rsidRPr="00C81858" w14:paraId="44729223" w14:textId="77777777" w:rsidTr="00E0580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dxa"/>
            <w:vMerge/>
            <w:vAlign w:val="center"/>
          </w:tcPr>
          <w:p w14:paraId="162A476D" w14:textId="77777777" w:rsidR="003D45CB" w:rsidRPr="00C81858" w:rsidRDefault="003D45CB" w:rsidP="00E0580B">
            <w:pPr>
              <w:spacing w:before="0" w:after="0" w:line="240" w:lineRule="auto"/>
              <w:jc w:val="left"/>
              <w:rPr>
                <w:rFonts w:ascii="Times New Roman" w:eastAsia="Times New Roman" w:hAnsi="Times New Roman" w:cs="Times New Roman"/>
                <w:sz w:val="16"/>
                <w:szCs w:val="20"/>
                <w:lang w:eastAsia="en-AU"/>
              </w:rPr>
            </w:pPr>
          </w:p>
        </w:tc>
        <w:tc>
          <w:tcPr>
            <w:tcW w:w="2977" w:type="dxa"/>
            <w:vMerge/>
            <w:shd w:val="clear" w:color="auto" w:fill="D9D9D9" w:themeFill="background1" w:themeFillShade="D9"/>
            <w:vAlign w:val="center"/>
          </w:tcPr>
          <w:p w14:paraId="6F02D485" w14:textId="77777777" w:rsidR="003D45CB" w:rsidRPr="00C81858" w:rsidRDefault="003D45CB" w:rsidP="001133B1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</w:p>
        </w:tc>
        <w:tc>
          <w:tcPr>
            <w:tcW w:w="6520" w:type="dxa"/>
            <w:shd w:val="clear" w:color="auto" w:fill="D9D9D9" w:themeFill="background1" w:themeFillShade="D9"/>
            <w:vAlign w:val="center"/>
          </w:tcPr>
          <w:p w14:paraId="5A9FEDCC" w14:textId="6B8FF6B4" w:rsidR="003D45CB" w:rsidRPr="00C81858" w:rsidRDefault="003D45CB" w:rsidP="003D45CB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Creating antagonism between professionals</w:t>
            </w:r>
          </w:p>
        </w:tc>
      </w:tr>
      <w:tr w:rsidR="001133B1" w:rsidRPr="00C81858" w14:paraId="705233DE" w14:textId="77777777" w:rsidTr="00C4462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dxa"/>
            <w:vMerge w:val="restart"/>
            <w:shd w:val="clear" w:color="auto" w:fill="auto"/>
            <w:vAlign w:val="center"/>
            <w:hideMark/>
          </w:tcPr>
          <w:p w14:paraId="3BA32CB7" w14:textId="1D7B1C2A" w:rsidR="001133B1" w:rsidRPr="00C81858" w:rsidRDefault="001133B1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 w:cs="Times New Roman"/>
                <w:sz w:val="16"/>
                <w:szCs w:val="20"/>
                <w:lang w:eastAsia="en-AU"/>
              </w:rPr>
              <w:t>Information management</w:t>
            </w:r>
          </w:p>
        </w:tc>
        <w:tc>
          <w:tcPr>
            <w:tcW w:w="2977" w:type="dxa"/>
            <w:shd w:val="clear" w:color="auto" w:fill="auto"/>
            <w:vAlign w:val="center"/>
            <w:hideMark/>
          </w:tcPr>
          <w:p w14:paraId="7DF72EC2" w14:textId="48096E82" w:rsidR="001133B1" w:rsidRPr="00C81858" w:rsidRDefault="00AD36EE" w:rsidP="00AD36EE">
            <w:pPr>
              <w:spacing w:before="0" w:after="0"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 xml:space="preserve">Production </w:t>
            </w:r>
          </w:p>
        </w:tc>
        <w:tc>
          <w:tcPr>
            <w:tcW w:w="6520" w:type="dxa"/>
            <w:shd w:val="clear" w:color="auto" w:fill="auto"/>
            <w:vAlign w:val="center"/>
            <w:hideMark/>
          </w:tcPr>
          <w:p w14:paraId="0EC9D738" w14:textId="63782409" w:rsidR="001133B1" w:rsidRPr="00C81858" w:rsidRDefault="00AD36EE">
            <w:pPr>
              <w:spacing w:before="0" w:after="0"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Fund research, including through academics, ghost writers, own research institutions and front groups</w:t>
            </w:r>
          </w:p>
        </w:tc>
      </w:tr>
      <w:tr w:rsidR="00AD36EE" w:rsidRPr="00C81858" w14:paraId="4DD43286" w14:textId="77777777" w:rsidTr="00C446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dxa"/>
            <w:vMerge/>
            <w:shd w:val="clear" w:color="auto" w:fill="auto"/>
            <w:vAlign w:val="center"/>
          </w:tcPr>
          <w:p w14:paraId="1463809C" w14:textId="77777777" w:rsidR="00AD36EE" w:rsidRPr="00C81858" w:rsidRDefault="00AD36EE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20"/>
                <w:lang w:eastAsia="en-AU"/>
              </w:rPr>
            </w:pPr>
          </w:p>
        </w:tc>
        <w:tc>
          <w:tcPr>
            <w:tcW w:w="2977" w:type="dxa"/>
            <w:vMerge w:val="restart"/>
            <w:shd w:val="clear" w:color="auto" w:fill="auto"/>
            <w:vAlign w:val="center"/>
          </w:tcPr>
          <w:p w14:paraId="484995A5" w14:textId="130B51E7" w:rsidR="00AD36EE" w:rsidRPr="00C81858" w:rsidRDefault="00AD36EE" w:rsidP="00A668E8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Amplification</w:t>
            </w:r>
          </w:p>
        </w:tc>
        <w:tc>
          <w:tcPr>
            <w:tcW w:w="6520" w:type="dxa"/>
            <w:shd w:val="clear" w:color="auto" w:fill="auto"/>
            <w:vAlign w:val="center"/>
          </w:tcPr>
          <w:p w14:paraId="49FEC4E4" w14:textId="74E856A9" w:rsidR="00AD36EE" w:rsidRPr="00C81858" w:rsidRDefault="00AD36EE" w:rsidP="00AD36EE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Cherry pick data that favours the industry, including use of non-peer reviewed or unpublished evidence</w:t>
            </w:r>
          </w:p>
        </w:tc>
      </w:tr>
      <w:tr w:rsidR="00AD36EE" w:rsidRPr="00C81858" w14:paraId="5A191D9F" w14:textId="77777777" w:rsidTr="00C4462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dxa"/>
            <w:vMerge/>
            <w:shd w:val="clear" w:color="auto" w:fill="auto"/>
            <w:vAlign w:val="center"/>
          </w:tcPr>
          <w:p w14:paraId="03325DD7" w14:textId="77777777" w:rsidR="00AD36EE" w:rsidRPr="00C81858" w:rsidRDefault="00AD36EE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20"/>
                <w:lang w:eastAsia="en-AU"/>
              </w:rPr>
            </w:pPr>
          </w:p>
        </w:tc>
        <w:tc>
          <w:tcPr>
            <w:tcW w:w="2977" w:type="dxa"/>
            <w:vMerge/>
            <w:shd w:val="clear" w:color="auto" w:fill="auto"/>
            <w:vAlign w:val="center"/>
          </w:tcPr>
          <w:p w14:paraId="3E46A5AC" w14:textId="77777777" w:rsidR="00AD36EE" w:rsidRPr="00C81858" w:rsidRDefault="00AD36EE" w:rsidP="00A668E8">
            <w:pPr>
              <w:spacing w:before="0" w:after="0"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</w:p>
        </w:tc>
        <w:tc>
          <w:tcPr>
            <w:tcW w:w="6520" w:type="dxa"/>
            <w:shd w:val="clear" w:color="auto" w:fill="auto"/>
            <w:vAlign w:val="center"/>
          </w:tcPr>
          <w:p w14:paraId="374E838A" w14:textId="0FAFF2B0" w:rsidR="00AD36EE" w:rsidRPr="00C81858" w:rsidRDefault="00AD36EE">
            <w:pPr>
              <w:spacing w:before="0" w:after="0"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Participate in and host scientific events</w:t>
            </w:r>
          </w:p>
        </w:tc>
      </w:tr>
      <w:tr w:rsidR="00AD36EE" w:rsidRPr="00C81858" w14:paraId="433C6B70" w14:textId="77777777" w:rsidTr="00C446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dxa"/>
            <w:vMerge/>
            <w:shd w:val="clear" w:color="auto" w:fill="auto"/>
            <w:vAlign w:val="center"/>
          </w:tcPr>
          <w:p w14:paraId="1373BE3B" w14:textId="77777777" w:rsidR="00AD36EE" w:rsidRPr="00C81858" w:rsidRDefault="00AD36EE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20"/>
                <w:lang w:eastAsia="en-AU"/>
              </w:rPr>
            </w:pPr>
          </w:p>
        </w:tc>
        <w:tc>
          <w:tcPr>
            <w:tcW w:w="2977" w:type="dxa"/>
            <w:vMerge/>
            <w:shd w:val="clear" w:color="auto" w:fill="auto"/>
            <w:vAlign w:val="center"/>
          </w:tcPr>
          <w:p w14:paraId="5A558F1C" w14:textId="77777777" w:rsidR="00AD36EE" w:rsidRPr="00C81858" w:rsidRDefault="00AD36EE" w:rsidP="00A668E8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</w:p>
        </w:tc>
        <w:tc>
          <w:tcPr>
            <w:tcW w:w="6520" w:type="dxa"/>
            <w:shd w:val="clear" w:color="auto" w:fill="auto"/>
            <w:vAlign w:val="center"/>
          </w:tcPr>
          <w:p w14:paraId="1F600F6C" w14:textId="7CE7E414" w:rsidR="00AD36EE" w:rsidRPr="00C81858" w:rsidRDefault="00AD36EE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Pro</w:t>
            </w:r>
            <w:r w:rsidR="00752D76"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pose</w:t>
            </w: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 xml:space="preserve"> indust</w:t>
            </w:r>
            <w:r w:rsidR="00752D76"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ry-sponsored education</w:t>
            </w:r>
          </w:p>
        </w:tc>
      </w:tr>
      <w:tr w:rsidR="00AD36EE" w:rsidRPr="00C81858" w14:paraId="27A002A2" w14:textId="77777777" w:rsidTr="00C4462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dxa"/>
            <w:vMerge/>
            <w:shd w:val="clear" w:color="auto" w:fill="auto"/>
            <w:vAlign w:val="center"/>
          </w:tcPr>
          <w:p w14:paraId="021EC5B2" w14:textId="77777777" w:rsidR="00AD36EE" w:rsidRPr="00C81858" w:rsidRDefault="00AD36EE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20"/>
                <w:lang w:eastAsia="en-AU"/>
              </w:rPr>
            </w:pPr>
          </w:p>
        </w:tc>
        <w:tc>
          <w:tcPr>
            <w:tcW w:w="2977" w:type="dxa"/>
            <w:vMerge w:val="restart"/>
            <w:shd w:val="clear" w:color="auto" w:fill="auto"/>
            <w:vAlign w:val="center"/>
          </w:tcPr>
          <w:p w14:paraId="7192FC74" w14:textId="2CE15256" w:rsidR="00AD36EE" w:rsidRPr="00C81858" w:rsidRDefault="00AD36EE" w:rsidP="00AD36EE">
            <w:pPr>
              <w:spacing w:before="0" w:after="0"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 xml:space="preserve">Suppression </w:t>
            </w:r>
          </w:p>
        </w:tc>
        <w:tc>
          <w:tcPr>
            <w:tcW w:w="6520" w:type="dxa"/>
            <w:shd w:val="clear" w:color="auto" w:fill="auto"/>
            <w:vAlign w:val="center"/>
          </w:tcPr>
          <w:p w14:paraId="2EEBD03A" w14:textId="5E7DB0B9" w:rsidR="00AD36EE" w:rsidRPr="00C81858" w:rsidRDefault="00AD36EE" w:rsidP="00AD36EE">
            <w:pPr>
              <w:spacing w:before="0" w:after="0"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Suppress the dissemination of research that does not fit the industry’s interests</w:t>
            </w:r>
          </w:p>
        </w:tc>
      </w:tr>
      <w:tr w:rsidR="00AD36EE" w:rsidRPr="00C81858" w14:paraId="0BBBFA47" w14:textId="77777777" w:rsidTr="00C446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dxa"/>
            <w:vMerge/>
            <w:shd w:val="clear" w:color="auto" w:fill="auto"/>
            <w:vAlign w:val="center"/>
          </w:tcPr>
          <w:p w14:paraId="6F095B29" w14:textId="77777777" w:rsidR="00AD36EE" w:rsidRPr="00C81858" w:rsidRDefault="00AD36EE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20"/>
                <w:lang w:eastAsia="en-AU"/>
              </w:rPr>
            </w:pPr>
          </w:p>
        </w:tc>
        <w:tc>
          <w:tcPr>
            <w:tcW w:w="2977" w:type="dxa"/>
            <w:vMerge/>
            <w:shd w:val="clear" w:color="auto" w:fill="auto"/>
            <w:vAlign w:val="center"/>
          </w:tcPr>
          <w:p w14:paraId="54FB2B41" w14:textId="77777777" w:rsidR="00AD36EE" w:rsidRPr="00C81858" w:rsidRDefault="00AD36EE" w:rsidP="00AD36EE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</w:p>
        </w:tc>
        <w:tc>
          <w:tcPr>
            <w:tcW w:w="6520" w:type="dxa"/>
            <w:shd w:val="clear" w:color="auto" w:fill="auto"/>
            <w:vAlign w:val="center"/>
          </w:tcPr>
          <w:p w14:paraId="42B74417" w14:textId="5DF42A7B" w:rsidR="00AD36EE" w:rsidRPr="00C81858" w:rsidRDefault="00AD36EE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Emphasise disagreement among scientists and focus on doubt in science</w:t>
            </w:r>
          </w:p>
        </w:tc>
      </w:tr>
      <w:tr w:rsidR="00AD36EE" w:rsidRPr="00C81858" w14:paraId="6F42532C" w14:textId="77777777" w:rsidTr="00C4462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dxa"/>
            <w:vMerge/>
            <w:shd w:val="clear" w:color="auto" w:fill="auto"/>
            <w:vAlign w:val="center"/>
          </w:tcPr>
          <w:p w14:paraId="169CC84C" w14:textId="77777777" w:rsidR="00AD36EE" w:rsidRPr="00C81858" w:rsidRDefault="00AD36EE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20"/>
                <w:lang w:eastAsia="en-AU"/>
              </w:rPr>
            </w:pPr>
          </w:p>
        </w:tc>
        <w:tc>
          <w:tcPr>
            <w:tcW w:w="2977" w:type="dxa"/>
            <w:vMerge/>
            <w:shd w:val="clear" w:color="auto" w:fill="auto"/>
            <w:vAlign w:val="center"/>
          </w:tcPr>
          <w:p w14:paraId="17BCB6D9" w14:textId="77777777" w:rsidR="00AD36EE" w:rsidRPr="00C81858" w:rsidRDefault="00AD36EE" w:rsidP="00AD36EE">
            <w:pPr>
              <w:spacing w:before="0" w:after="0"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</w:p>
        </w:tc>
        <w:tc>
          <w:tcPr>
            <w:tcW w:w="6520" w:type="dxa"/>
            <w:shd w:val="clear" w:color="auto" w:fill="auto"/>
            <w:vAlign w:val="center"/>
          </w:tcPr>
          <w:p w14:paraId="3DBF4EE4" w14:textId="36F634BF" w:rsidR="00AD36EE" w:rsidRPr="00C81858" w:rsidRDefault="00AD36EE">
            <w:pPr>
              <w:spacing w:before="0" w:after="0"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Criticise evidence, and emphasise its complexity and uncertainty</w:t>
            </w:r>
          </w:p>
        </w:tc>
      </w:tr>
      <w:tr w:rsidR="001133B1" w:rsidRPr="00C81858" w14:paraId="63FFC14F" w14:textId="77777777" w:rsidTr="00C446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dxa"/>
            <w:vMerge/>
            <w:shd w:val="clear" w:color="auto" w:fill="auto"/>
            <w:vAlign w:val="center"/>
            <w:hideMark/>
          </w:tcPr>
          <w:p w14:paraId="715D2B30" w14:textId="77777777" w:rsidR="001133B1" w:rsidRPr="00C81858" w:rsidRDefault="001133B1">
            <w:pPr>
              <w:spacing w:before="0" w:after="0" w:line="240" w:lineRule="auto"/>
              <w:jc w:val="left"/>
              <w:rPr>
                <w:rFonts w:ascii="Times New Roman" w:eastAsia="Times New Roman" w:hAnsi="Times New Roman" w:cs="Times New Roman"/>
                <w:sz w:val="16"/>
                <w:szCs w:val="20"/>
                <w:lang w:eastAsia="en-AU"/>
              </w:rPr>
            </w:pPr>
          </w:p>
        </w:tc>
        <w:tc>
          <w:tcPr>
            <w:tcW w:w="2977" w:type="dxa"/>
            <w:tcBorders>
              <w:bottom w:val="nil"/>
            </w:tcBorders>
            <w:shd w:val="clear" w:color="auto" w:fill="auto"/>
            <w:vAlign w:val="center"/>
            <w:hideMark/>
          </w:tcPr>
          <w:p w14:paraId="1E4EB55E" w14:textId="4BB8D3B0" w:rsidR="001133B1" w:rsidRPr="00C81858" w:rsidRDefault="00AD36EE" w:rsidP="00A668E8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Credibility</w:t>
            </w:r>
            <w:r w:rsidR="001133B1"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 xml:space="preserve"> </w:t>
            </w:r>
          </w:p>
        </w:tc>
        <w:tc>
          <w:tcPr>
            <w:tcW w:w="6520" w:type="dxa"/>
            <w:tcBorders>
              <w:bottom w:val="nil"/>
            </w:tcBorders>
            <w:shd w:val="clear" w:color="auto" w:fill="auto"/>
            <w:vAlign w:val="center"/>
            <w:hideMark/>
          </w:tcPr>
          <w:p w14:paraId="4C90A466" w14:textId="431B81D1" w:rsidR="001133B1" w:rsidRPr="00C81858" w:rsidRDefault="00AD36EE" w:rsidP="00AD36EE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Fronting: concealing industry links to information/evidence, including through the use of scientists as advisers, consultants or spokespersons</w:t>
            </w:r>
          </w:p>
        </w:tc>
      </w:tr>
      <w:tr w:rsidR="00BE5DC3" w:rsidRPr="00C81858" w14:paraId="57F66F3C" w14:textId="77777777" w:rsidTr="00C4462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dxa"/>
            <w:vMerge w:val="restart"/>
            <w:shd w:val="clear" w:color="auto" w:fill="D0CECE" w:themeFill="background2" w:themeFillShade="E6"/>
            <w:vAlign w:val="center"/>
            <w:hideMark/>
          </w:tcPr>
          <w:p w14:paraId="1C89273A" w14:textId="70744284" w:rsidR="00BE5DC3" w:rsidRPr="00C81858" w:rsidRDefault="00BE5DC3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16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 w:cs="Times New Roman"/>
                <w:sz w:val="16"/>
                <w:szCs w:val="20"/>
                <w:lang w:eastAsia="en-AU"/>
              </w:rPr>
              <w:t>Direct involvement and influence in policy</w:t>
            </w:r>
          </w:p>
        </w:tc>
        <w:tc>
          <w:tcPr>
            <w:tcW w:w="2977" w:type="dxa"/>
            <w:vMerge w:val="restart"/>
            <w:shd w:val="clear" w:color="auto" w:fill="D0CECE" w:themeFill="background2" w:themeFillShade="E6"/>
            <w:vAlign w:val="center"/>
          </w:tcPr>
          <w:p w14:paraId="54B2940A" w14:textId="4B161409" w:rsidR="00BE5DC3" w:rsidRPr="00C81858" w:rsidRDefault="00BE5DC3" w:rsidP="00A668E8">
            <w:pPr>
              <w:spacing w:before="0" w:after="0"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Indirect access</w:t>
            </w:r>
          </w:p>
        </w:tc>
        <w:tc>
          <w:tcPr>
            <w:tcW w:w="6520" w:type="dxa"/>
            <w:shd w:val="clear" w:color="auto" w:fill="D0CECE" w:themeFill="background2" w:themeFillShade="E6"/>
            <w:vAlign w:val="center"/>
          </w:tcPr>
          <w:p w14:paraId="61E637C5" w14:textId="538F86BD" w:rsidR="00BE5DC3" w:rsidRPr="00C81858" w:rsidRDefault="00BE5DC3">
            <w:pPr>
              <w:spacing w:before="0" w:after="0"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Lobby directly and indirectly (through third parties) to influence legislation and regulation so that it is favourable to the industry</w:t>
            </w:r>
          </w:p>
        </w:tc>
      </w:tr>
      <w:tr w:rsidR="00BE5DC3" w:rsidRPr="00C81858" w14:paraId="6352F860" w14:textId="77777777" w:rsidTr="00C446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dxa"/>
            <w:vMerge/>
            <w:shd w:val="clear" w:color="auto" w:fill="D0CECE" w:themeFill="background2" w:themeFillShade="E6"/>
            <w:vAlign w:val="center"/>
          </w:tcPr>
          <w:p w14:paraId="0FF47222" w14:textId="77777777" w:rsidR="00BE5DC3" w:rsidRPr="00C81858" w:rsidRDefault="00BE5DC3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20"/>
                <w:lang w:eastAsia="en-AU"/>
              </w:rPr>
            </w:pPr>
          </w:p>
        </w:tc>
        <w:tc>
          <w:tcPr>
            <w:tcW w:w="2977" w:type="dxa"/>
            <w:vMerge/>
            <w:shd w:val="clear" w:color="auto" w:fill="D0CECE" w:themeFill="background2" w:themeFillShade="E6"/>
            <w:vAlign w:val="center"/>
          </w:tcPr>
          <w:p w14:paraId="2FCB3CA6" w14:textId="77777777" w:rsidR="00BE5DC3" w:rsidRPr="00C81858" w:rsidRDefault="00BE5DC3" w:rsidP="00A668E8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</w:p>
        </w:tc>
        <w:tc>
          <w:tcPr>
            <w:tcW w:w="6520" w:type="dxa"/>
            <w:shd w:val="clear" w:color="auto" w:fill="D0CECE" w:themeFill="background2" w:themeFillShade="E6"/>
            <w:vAlign w:val="center"/>
          </w:tcPr>
          <w:p w14:paraId="22E26BEC" w14:textId="542985F8" w:rsidR="00BE5DC3" w:rsidRPr="00C81858" w:rsidRDefault="00BE5DC3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Use the “revolving door”, i.e. ex-food industry staff work in government organisations  and vice versa</w:t>
            </w:r>
          </w:p>
        </w:tc>
      </w:tr>
      <w:tr w:rsidR="00C44621" w:rsidRPr="00C81858" w14:paraId="35D9F4EC" w14:textId="77777777" w:rsidTr="00C4462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dxa"/>
            <w:vMerge/>
            <w:shd w:val="clear" w:color="auto" w:fill="D0CECE" w:themeFill="background2" w:themeFillShade="E6"/>
            <w:vAlign w:val="center"/>
          </w:tcPr>
          <w:p w14:paraId="033E897B" w14:textId="77777777" w:rsidR="00C44621" w:rsidRPr="00C81858" w:rsidRDefault="00C44621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20"/>
                <w:lang w:eastAsia="en-AU"/>
              </w:rPr>
            </w:pPr>
          </w:p>
        </w:tc>
        <w:tc>
          <w:tcPr>
            <w:tcW w:w="2977" w:type="dxa"/>
            <w:shd w:val="clear" w:color="auto" w:fill="D0CECE" w:themeFill="background2" w:themeFillShade="E6"/>
            <w:vAlign w:val="center"/>
          </w:tcPr>
          <w:p w14:paraId="112CD781" w14:textId="2049BD0A" w:rsidR="00C44621" w:rsidRPr="00C81858" w:rsidRDefault="00C44621" w:rsidP="00A668E8">
            <w:pPr>
              <w:spacing w:before="0" w:after="0"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Incentives</w:t>
            </w:r>
          </w:p>
        </w:tc>
        <w:tc>
          <w:tcPr>
            <w:tcW w:w="6520" w:type="dxa"/>
            <w:shd w:val="clear" w:color="auto" w:fill="D0CECE" w:themeFill="background2" w:themeFillShade="E6"/>
            <w:vAlign w:val="center"/>
          </w:tcPr>
          <w:p w14:paraId="00541C9A" w14:textId="4EE0CC4D" w:rsidR="00C44621" w:rsidRPr="00C81858" w:rsidRDefault="00C44621" w:rsidP="00AD36EE">
            <w:pPr>
              <w:spacing w:before="0" w:after="0"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Fund and provide financial incentives to political parties and policy makers (donations, gifts, entertainment or other financial inducements)</w:t>
            </w:r>
          </w:p>
        </w:tc>
      </w:tr>
      <w:tr w:rsidR="00CA5790" w:rsidRPr="00C81858" w14:paraId="2F504619" w14:textId="77777777" w:rsidTr="00C446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dxa"/>
            <w:vMerge/>
            <w:shd w:val="clear" w:color="auto" w:fill="D0CECE" w:themeFill="background2" w:themeFillShade="E6"/>
            <w:vAlign w:val="center"/>
          </w:tcPr>
          <w:p w14:paraId="444362B9" w14:textId="77777777" w:rsidR="00CA5790" w:rsidRPr="00C81858" w:rsidRDefault="00CA5790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20"/>
                <w:lang w:eastAsia="en-AU"/>
              </w:rPr>
            </w:pPr>
          </w:p>
        </w:tc>
        <w:tc>
          <w:tcPr>
            <w:tcW w:w="2977" w:type="dxa"/>
            <w:shd w:val="clear" w:color="auto" w:fill="D0CECE" w:themeFill="background2" w:themeFillShade="E6"/>
            <w:vAlign w:val="center"/>
          </w:tcPr>
          <w:p w14:paraId="682F3775" w14:textId="788883E2" w:rsidR="00CA5790" w:rsidRPr="00C81858" w:rsidRDefault="00CA5790" w:rsidP="00A668E8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 xml:space="preserve">Threats </w:t>
            </w:r>
          </w:p>
        </w:tc>
        <w:tc>
          <w:tcPr>
            <w:tcW w:w="6520" w:type="dxa"/>
            <w:shd w:val="clear" w:color="auto" w:fill="D0CECE" w:themeFill="background2" w:themeFillShade="E6"/>
            <w:vAlign w:val="center"/>
          </w:tcPr>
          <w:p w14:paraId="766F850D" w14:textId="359E0905" w:rsidR="00CA5790" w:rsidRPr="00C81858" w:rsidRDefault="00CA5790" w:rsidP="00AD36EE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Threaten to withdraw investments if new public health policies are introduced</w:t>
            </w:r>
          </w:p>
        </w:tc>
      </w:tr>
      <w:tr w:rsidR="00C44621" w:rsidRPr="00C81858" w14:paraId="18C3DCD2" w14:textId="77777777" w:rsidTr="00C4462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dxa"/>
            <w:vMerge/>
            <w:shd w:val="clear" w:color="auto" w:fill="D0CECE" w:themeFill="background2" w:themeFillShade="E6"/>
            <w:vAlign w:val="center"/>
          </w:tcPr>
          <w:p w14:paraId="4FDA452D" w14:textId="77777777" w:rsidR="00C44621" w:rsidRPr="00C81858" w:rsidRDefault="00C44621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20"/>
                <w:lang w:eastAsia="en-AU"/>
              </w:rPr>
            </w:pPr>
          </w:p>
        </w:tc>
        <w:tc>
          <w:tcPr>
            <w:tcW w:w="2977" w:type="dxa"/>
            <w:vMerge w:val="restart"/>
            <w:shd w:val="clear" w:color="auto" w:fill="D0CECE" w:themeFill="background2" w:themeFillShade="E6"/>
            <w:vAlign w:val="center"/>
          </w:tcPr>
          <w:p w14:paraId="039CB8C7" w14:textId="584B2F11" w:rsidR="00C44621" w:rsidRPr="00C81858" w:rsidRDefault="00C44621" w:rsidP="00A668E8">
            <w:pPr>
              <w:spacing w:before="0" w:after="0"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Actor in government decision making</w:t>
            </w:r>
          </w:p>
        </w:tc>
        <w:tc>
          <w:tcPr>
            <w:tcW w:w="6520" w:type="dxa"/>
            <w:shd w:val="clear" w:color="auto" w:fill="D0CECE" w:themeFill="background2" w:themeFillShade="E6"/>
            <w:vAlign w:val="center"/>
          </w:tcPr>
          <w:p w14:paraId="2E694D36" w14:textId="254957EB" w:rsidR="00C44621" w:rsidRPr="00C81858" w:rsidRDefault="00C44621">
            <w:pPr>
              <w:spacing w:before="0" w:after="0"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Seek involvement in working groups, technical groups and advisory groups</w:t>
            </w:r>
          </w:p>
        </w:tc>
      </w:tr>
      <w:tr w:rsidR="00C44621" w:rsidRPr="00C81858" w14:paraId="0F178550" w14:textId="77777777" w:rsidTr="00C446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dxa"/>
            <w:vMerge/>
            <w:shd w:val="clear" w:color="auto" w:fill="D0CECE" w:themeFill="background2" w:themeFillShade="E6"/>
            <w:vAlign w:val="center"/>
          </w:tcPr>
          <w:p w14:paraId="1650595E" w14:textId="77777777" w:rsidR="00C44621" w:rsidRPr="00C81858" w:rsidRDefault="00C44621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20"/>
                <w:lang w:eastAsia="en-AU"/>
              </w:rPr>
            </w:pPr>
          </w:p>
        </w:tc>
        <w:tc>
          <w:tcPr>
            <w:tcW w:w="2977" w:type="dxa"/>
            <w:vMerge/>
            <w:shd w:val="clear" w:color="auto" w:fill="D0CECE" w:themeFill="background2" w:themeFillShade="E6"/>
            <w:vAlign w:val="center"/>
          </w:tcPr>
          <w:p w14:paraId="23811B54" w14:textId="77777777" w:rsidR="00C44621" w:rsidRPr="00C81858" w:rsidRDefault="00C44621" w:rsidP="00A668E8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</w:p>
        </w:tc>
        <w:tc>
          <w:tcPr>
            <w:tcW w:w="6520" w:type="dxa"/>
            <w:shd w:val="clear" w:color="auto" w:fill="D0CECE" w:themeFill="background2" w:themeFillShade="E6"/>
            <w:vAlign w:val="center"/>
          </w:tcPr>
          <w:p w14:paraId="2B02377D" w14:textId="73342098" w:rsidR="00C44621" w:rsidRPr="00C81858" w:rsidRDefault="00C44621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Provide technical support and advice to policy-makers</w:t>
            </w:r>
            <w:r w:rsidR="00CA5790"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 xml:space="preserve"> (including consultation)</w:t>
            </w:r>
          </w:p>
        </w:tc>
      </w:tr>
      <w:tr w:rsidR="00C44621" w:rsidRPr="00C81858" w14:paraId="4C3FC088" w14:textId="77777777" w:rsidTr="001133B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dxa"/>
            <w:vMerge w:val="restart"/>
            <w:shd w:val="clear" w:color="auto" w:fill="auto"/>
            <w:vAlign w:val="center"/>
            <w:hideMark/>
          </w:tcPr>
          <w:p w14:paraId="69DE2C07" w14:textId="23056EAE" w:rsidR="00C44621" w:rsidRPr="00C81858" w:rsidRDefault="00C44621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16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 w:cs="Times New Roman"/>
                <w:sz w:val="16"/>
                <w:szCs w:val="20"/>
                <w:lang w:eastAsia="en-AU"/>
              </w:rPr>
              <w:t>Legal actions</w:t>
            </w:r>
          </w:p>
        </w:tc>
        <w:tc>
          <w:tcPr>
            <w:tcW w:w="2977" w:type="dxa"/>
            <w:shd w:val="clear" w:color="auto" w:fill="auto"/>
            <w:vAlign w:val="center"/>
            <w:hideMark/>
          </w:tcPr>
          <w:p w14:paraId="0B4BF258" w14:textId="2F6B5E3E" w:rsidR="00C44621" w:rsidRPr="00C81858" w:rsidRDefault="00C44621" w:rsidP="00A668E8">
            <w:pPr>
              <w:spacing w:before="0" w:after="0"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 xml:space="preserve">Use legal action (or the threat thereof) against public policies or opponents </w:t>
            </w: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fldChar w:fldCharType="begin">
                <w:fldData xml:space="preserve">PEVuZE5vdGU+PENpdGU+PEF1dGhvcj5OZXN0bGU8L0F1dGhvcj48WWVhcj4yMDAyPC9ZZWFyPjxS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</w:fldData>
              </w:fldChar>
            </w: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instrText xml:space="preserve"> ADDIN EN.CITE </w:instrText>
            </w: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fldChar w:fldCharType="begin">
                <w:fldData xml:space="preserve">PEVuZE5vdGU+PENpdGU+PEF1dGhvcj5OZXN0bGU8L0F1dGhvcj48WWVhcj4yMDAyPC9ZZWFyPjxS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</w:fldData>
              </w:fldChar>
            </w: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instrText xml:space="preserve"> ADDIN EN.CITE.DATA </w:instrText>
            </w: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fldChar w:fldCharType="end"/>
            </w: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fldChar w:fldCharType="end"/>
            </w:r>
          </w:p>
        </w:tc>
        <w:tc>
          <w:tcPr>
            <w:tcW w:w="6520" w:type="dxa"/>
            <w:shd w:val="clear" w:color="auto" w:fill="auto"/>
            <w:vAlign w:val="center"/>
            <w:hideMark/>
          </w:tcPr>
          <w:p w14:paraId="7B9CDFB9" w14:textId="77777777" w:rsidR="00C44621" w:rsidRPr="00C81858" w:rsidRDefault="00C44621">
            <w:pPr>
              <w:spacing w:before="0" w:after="0"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Litigate or threaten to litigate against governments, organisations or individuals</w:t>
            </w:r>
          </w:p>
        </w:tc>
      </w:tr>
      <w:tr w:rsidR="00C44621" w:rsidRPr="00C81858" w14:paraId="0B59A4B8" w14:textId="77777777" w:rsidTr="001133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dxa"/>
            <w:vMerge/>
            <w:shd w:val="clear" w:color="auto" w:fill="auto"/>
            <w:vAlign w:val="center"/>
            <w:hideMark/>
          </w:tcPr>
          <w:p w14:paraId="44C9F2B4" w14:textId="77777777" w:rsidR="00C44621" w:rsidRPr="00C81858" w:rsidRDefault="00C44621">
            <w:pPr>
              <w:spacing w:before="0" w:after="0" w:line="240" w:lineRule="auto"/>
              <w:jc w:val="left"/>
              <w:rPr>
                <w:rFonts w:ascii="Times New Roman" w:eastAsia="Times New Roman" w:hAnsi="Times New Roman" w:cs="Times New Roman"/>
                <w:sz w:val="16"/>
                <w:szCs w:val="20"/>
                <w:lang w:eastAsia="en-AU"/>
              </w:rPr>
            </w:pPr>
          </w:p>
        </w:tc>
        <w:tc>
          <w:tcPr>
            <w:tcW w:w="2977" w:type="dxa"/>
            <w:shd w:val="clear" w:color="auto" w:fill="auto"/>
            <w:vAlign w:val="center"/>
            <w:hideMark/>
          </w:tcPr>
          <w:p w14:paraId="1270C04E" w14:textId="68F7C762" w:rsidR="00C44621" w:rsidRPr="00C81858" w:rsidRDefault="00C44621" w:rsidP="00A668E8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 xml:space="preserve">Influence the development of trade and investment agreements </w:t>
            </w: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fldChar w:fldCharType="begin"/>
            </w: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instrText xml:space="preserve"> ADDIN EN.CITE &lt;EndNote&gt;&lt;Cite ExcludeYear="1"&gt;&lt;Author&gt;Freudenberg&lt;/Author&gt;&lt;RecNum&gt;1076&lt;/RecNum&gt;&lt;DisplayText&gt;(72, 87)&lt;/DisplayText&gt;&lt;record&gt;&lt;rec-number&gt;1076&lt;/rec-number&gt;&lt;foreign-keys&gt;&lt;key app="EN" db-id="ea5rw5zwgvwds7es0eax0wdofpfwdd5z5wra" timestamp="1416703123"&gt;1076&lt;/key&gt;&lt;/foreign-keys&gt;&lt;ref-type name="Book"&gt;6&lt;/ref-type&gt;&lt;contributors&gt;&lt;authors&gt;&lt;author&gt;Freudenberg, Nicholas&lt;/author&gt;&lt;/authors&gt;&lt;/contributors&gt;&lt;titles&gt;&lt;title&gt;Lethal but legal : corporations, consumption, and protecting public health&lt;/title&gt;&lt;/titles&gt;&lt;keywords&gt;&lt;keyword&gt;Public health.&lt;/keyword&gt;&lt;keyword&gt;World health.&lt;/keyword&gt;&lt;keyword&gt;Corporations Moral and ethical aspects.&lt;/keyword&gt;&lt;keyword&gt;Chronic Disease epidemiology.&lt;/keyword&gt;&lt;keyword&gt;Industry.&lt;/keyword&gt;&lt;keyword&gt;Internationality.&lt;/keyword&gt;&lt;keyword&gt;Socioeconomic Factors.&lt;/keyword&gt;&lt;/keywords&gt;&lt;dates&gt;&lt;year&gt;2014&lt;/year&gt;&lt;/dates&gt;&lt;isbn&gt;0199937206 (electronic bk.)&amp;#xD;9780199937202 (electronic bk.)&lt;/isbn&gt;&lt;call-num&gt;ACCESS ONLINE No Call Number 1.1&lt;/call-num&gt;&lt;urls&gt;&lt;related-urls&gt;&lt;url&gt;http://ezproxy.deakin.edu.au/login?url=http://search.ebscohost.com/login.aspx?direct=true&amp;amp;scope=site&amp;amp;db=nlebk&amp;amp;db=nlabk&amp;amp;AN=698153&lt;/url&gt;&lt;/related-urls&gt;&lt;/urls&gt;&lt;/record&gt;&lt;/Cite&gt;&lt;Cite&gt;&lt;Author&gt;Corporate Europe Observatory&lt;/Author&gt;&lt;Year&gt;2014&lt;/Year&gt;&lt;RecNum&gt;1067&lt;/RecNum&gt;&lt;record&gt;&lt;rec-number&gt;1067&lt;/rec-number&gt;&lt;foreign-keys&gt;&lt;key app="EN" db-id="ea5rw5zwgvwds7es0eax0wdofpfwdd5z5wra" timestamp="1415496394"&gt;1067&lt;/key&gt;&lt;/foreign-keys&gt;&lt;ref-type name="Web Page"&gt;12&lt;/ref-type&gt;&lt;contributors&gt;&lt;authors&gt;&lt;author&gt;Corporate Europe Observatory,&lt;/author&gt;&lt;/authors&gt;&lt;/contributors&gt;&lt;titles&gt;&lt;title&gt;TTIP: A lose-lose deal for food and farming&lt;/title&gt;&lt;/titles&gt;&lt;volume&gt;2014&lt;/volume&gt;&lt;number&gt;9 November &lt;/number&gt;&lt;dates&gt;&lt;year&gt;2014&lt;/year&gt;&lt;/dates&gt;&lt;pub-location&gt;Brussels, Belgium&lt;/pub-location&gt;&lt;urls&gt;&lt;related-urls&gt;&lt;url&gt;http://www.corporateeurope.org/international-trade/2014/07/ttip-lose-lose-deal-food-and-farming&lt;/url&gt;&lt;/related-urls&gt;&lt;/urls&gt;&lt;/record&gt;&lt;/Cite&gt;&lt;/EndNote&gt;</w:instrText>
            </w: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fldChar w:fldCharType="end"/>
            </w:r>
          </w:p>
        </w:tc>
        <w:tc>
          <w:tcPr>
            <w:tcW w:w="6520" w:type="dxa"/>
            <w:shd w:val="clear" w:color="auto" w:fill="auto"/>
            <w:vAlign w:val="center"/>
            <w:hideMark/>
          </w:tcPr>
          <w:p w14:paraId="0A8E2CCF" w14:textId="77777777" w:rsidR="00C44621" w:rsidRPr="00C81858" w:rsidRDefault="00C44621">
            <w:pPr>
              <w:spacing w:before="0"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 xml:space="preserve">Influence the development of trade and investment agreements such that clauses favourable to the industry are included (e.g., limited trade restrictions, mechanisms for corporations to sue governments) </w:t>
            </w:r>
          </w:p>
        </w:tc>
      </w:tr>
    </w:tbl>
    <w:p w14:paraId="5D520174" w14:textId="71F5BC69" w:rsidR="009D38CE" w:rsidRPr="00C81858" w:rsidRDefault="009D38CE" w:rsidP="00A668E8">
      <w:pPr>
        <w:spacing w:before="0" w:after="0" w:line="240" w:lineRule="auto"/>
        <w:rPr>
          <w:rFonts w:ascii="Times New Roman" w:hAnsi="Times New Roman" w:cs="Times New Roman"/>
          <w:sz w:val="22"/>
        </w:rPr>
      </w:pPr>
    </w:p>
    <w:p w14:paraId="5536DE54" w14:textId="77777777" w:rsidR="00C44621" w:rsidRPr="00C81858" w:rsidRDefault="00C44621" w:rsidP="00E0580B">
      <w:pPr>
        <w:spacing w:before="0" w:after="0" w:line="240" w:lineRule="auto"/>
        <w:jc w:val="center"/>
        <w:rPr>
          <w:rFonts w:ascii="Times New Roman" w:eastAsia="Times New Roman" w:hAnsi="Times New Roman" w:cs="Times New Roman"/>
          <w:b/>
          <w:bCs/>
          <w:sz w:val="18"/>
          <w:szCs w:val="20"/>
          <w:lang w:eastAsia="en-AU"/>
        </w:rPr>
        <w:sectPr w:rsidR="00C44621" w:rsidRPr="00C81858" w:rsidSect="00A668E8">
          <w:pgSz w:w="11906" w:h="16838"/>
          <w:pgMar w:top="720" w:right="720" w:bottom="720" w:left="720" w:header="709" w:footer="709" w:gutter="0"/>
          <w:cols w:space="708"/>
          <w:docGrid w:linePitch="360"/>
        </w:sectPr>
      </w:pPr>
    </w:p>
    <w:tbl>
      <w:tblPr>
        <w:tblStyle w:val="GradeClara1"/>
        <w:tblW w:w="10826" w:type="dxa"/>
        <w:tblLayout w:type="fixed"/>
        <w:tblLook w:val="04A0" w:firstRow="1" w:lastRow="0" w:firstColumn="1" w:lastColumn="0" w:noHBand="0" w:noVBand="1"/>
      </w:tblPr>
      <w:tblGrid>
        <w:gridCol w:w="1305"/>
        <w:gridCol w:w="2983"/>
        <w:gridCol w:w="6538"/>
      </w:tblGrid>
      <w:tr w:rsidR="001B4429" w:rsidRPr="00C81858" w14:paraId="4B78B081" w14:textId="77777777" w:rsidTr="001B442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vMerge w:val="restart"/>
            <w:hideMark/>
          </w:tcPr>
          <w:p w14:paraId="246C5CFB" w14:textId="77777777" w:rsidR="001B4429" w:rsidRPr="00C81858" w:rsidRDefault="001B4429" w:rsidP="001B44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</w:p>
          <w:p w14:paraId="6C37C799" w14:textId="77777777" w:rsidR="001B4429" w:rsidRPr="00C81858" w:rsidRDefault="001B4429" w:rsidP="00A00901">
            <w:pPr>
              <w:spacing w:line="240" w:lineRule="auto"/>
              <w:jc w:val="center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Discursive Strategies</w:t>
            </w:r>
          </w:p>
        </w:tc>
        <w:tc>
          <w:tcPr>
            <w:tcW w:w="2983" w:type="dxa"/>
            <w:hideMark/>
          </w:tcPr>
          <w:p w14:paraId="32F11E30" w14:textId="77777777" w:rsidR="001B4429" w:rsidRPr="00C81858" w:rsidRDefault="001B4429" w:rsidP="00A00901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Domain</w:t>
            </w:r>
          </w:p>
        </w:tc>
        <w:tc>
          <w:tcPr>
            <w:tcW w:w="6538" w:type="dxa"/>
            <w:hideMark/>
          </w:tcPr>
          <w:p w14:paraId="671FD69A" w14:textId="77777777" w:rsidR="001B4429" w:rsidRPr="00C81858" w:rsidRDefault="001B4429" w:rsidP="00A00901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Argument</w:t>
            </w:r>
          </w:p>
        </w:tc>
      </w:tr>
      <w:tr w:rsidR="001B4429" w:rsidRPr="00C81858" w14:paraId="222B6D0B" w14:textId="77777777" w:rsidTr="001B44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vMerge/>
            <w:shd w:val="clear" w:color="auto" w:fill="D0CECE"/>
            <w:hideMark/>
          </w:tcPr>
          <w:p w14:paraId="7018278B" w14:textId="77777777" w:rsidR="001B4429" w:rsidRPr="00C81858" w:rsidRDefault="001B4429" w:rsidP="00A00901">
            <w:pPr>
              <w:spacing w:line="240" w:lineRule="auto"/>
              <w:jc w:val="center"/>
              <w:rPr>
                <w:rFonts w:ascii="Times New Roman" w:eastAsia="Times New Roman" w:hAnsi="Times New Roman"/>
                <w:sz w:val="16"/>
                <w:szCs w:val="20"/>
                <w:lang w:eastAsia="en-AU"/>
              </w:rPr>
            </w:pPr>
          </w:p>
        </w:tc>
        <w:tc>
          <w:tcPr>
            <w:tcW w:w="2983" w:type="dxa"/>
            <w:shd w:val="clear" w:color="auto" w:fill="D0CECE"/>
          </w:tcPr>
          <w:p w14:paraId="69B1E1CD" w14:textId="77777777" w:rsidR="001B4429" w:rsidRPr="00C81858" w:rsidRDefault="001B4429" w:rsidP="00A00901">
            <w:p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 xml:space="preserve">The economy </w:t>
            </w:r>
          </w:p>
        </w:tc>
        <w:tc>
          <w:tcPr>
            <w:tcW w:w="6538" w:type="dxa"/>
            <w:shd w:val="clear" w:color="auto" w:fill="D0CECE"/>
          </w:tcPr>
          <w:p w14:paraId="68305B4C" w14:textId="77777777" w:rsidR="001B4429" w:rsidRPr="00C81858" w:rsidRDefault="001B4429" w:rsidP="00A00901">
            <w:p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Stress the number of jobs supported and the money generated for the economy</w:t>
            </w:r>
          </w:p>
        </w:tc>
      </w:tr>
      <w:tr w:rsidR="001B4429" w:rsidRPr="00C81858" w14:paraId="449DF319" w14:textId="77777777" w:rsidTr="001B442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vMerge/>
            <w:shd w:val="clear" w:color="auto" w:fill="D0CECE"/>
          </w:tcPr>
          <w:p w14:paraId="77031130" w14:textId="77777777" w:rsidR="001B4429" w:rsidRPr="00C81858" w:rsidRDefault="001B4429" w:rsidP="00A00901">
            <w:pPr>
              <w:spacing w:line="240" w:lineRule="auto"/>
              <w:jc w:val="left"/>
              <w:rPr>
                <w:rFonts w:ascii="Times New Roman" w:eastAsia="Times New Roman" w:hAnsi="Times New Roman"/>
                <w:sz w:val="16"/>
                <w:szCs w:val="20"/>
                <w:lang w:eastAsia="en-AU"/>
              </w:rPr>
            </w:pPr>
          </w:p>
        </w:tc>
        <w:tc>
          <w:tcPr>
            <w:tcW w:w="2983" w:type="dxa"/>
            <w:shd w:val="clear" w:color="auto" w:fill="D0CECE"/>
          </w:tcPr>
          <w:p w14:paraId="4BB7689B" w14:textId="77777777" w:rsidR="001B4429" w:rsidRPr="00C81858" w:rsidRDefault="001B4429" w:rsidP="00A00901">
            <w:pPr>
              <w:spacing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Governance</w:t>
            </w:r>
          </w:p>
        </w:tc>
        <w:tc>
          <w:tcPr>
            <w:tcW w:w="6538" w:type="dxa"/>
            <w:shd w:val="clear" w:color="auto" w:fill="D0CECE"/>
          </w:tcPr>
          <w:p w14:paraId="5634DA0C" w14:textId="77777777" w:rsidR="001B4429" w:rsidRPr="00C81858" w:rsidRDefault="001B4429" w:rsidP="00A00901">
            <w:pPr>
              <w:spacing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Demonise the ‘nanny state’</w:t>
            </w:r>
          </w:p>
        </w:tc>
      </w:tr>
      <w:tr w:rsidR="001B4429" w:rsidRPr="00C81858" w14:paraId="5A9C5ACD" w14:textId="77777777" w:rsidTr="001B44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vMerge/>
            <w:shd w:val="clear" w:color="auto" w:fill="D0CECE"/>
          </w:tcPr>
          <w:p w14:paraId="7A83DFC5" w14:textId="77777777" w:rsidR="001B4429" w:rsidRPr="00C81858" w:rsidRDefault="001B4429" w:rsidP="00A00901">
            <w:pPr>
              <w:spacing w:line="240" w:lineRule="auto"/>
              <w:jc w:val="left"/>
              <w:rPr>
                <w:rFonts w:ascii="Times New Roman" w:eastAsia="Times New Roman" w:hAnsi="Times New Roman"/>
                <w:sz w:val="16"/>
                <w:szCs w:val="20"/>
                <w:lang w:eastAsia="en-AU"/>
              </w:rPr>
            </w:pPr>
          </w:p>
        </w:tc>
        <w:tc>
          <w:tcPr>
            <w:tcW w:w="2983" w:type="dxa"/>
            <w:vMerge w:val="restart"/>
            <w:shd w:val="clear" w:color="auto" w:fill="D0CECE"/>
          </w:tcPr>
          <w:p w14:paraId="302C72AB" w14:textId="77777777" w:rsidR="001B4429" w:rsidRPr="00C81858" w:rsidRDefault="001B4429" w:rsidP="00A00901">
            <w:p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 xml:space="preserve">Expected food industry costs </w:t>
            </w:r>
          </w:p>
        </w:tc>
        <w:tc>
          <w:tcPr>
            <w:tcW w:w="6538" w:type="dxa"/>
            <w:shd w:val="clear" w:color="auto" w:fill="D0CECE"/>
          </w:tcPr>
          <w:p w14:paraId="3437C564" w14:textId="77777777" w:rsidR="001B4429" w:rsidRPr="00C81858" w:rsidRDefault="001B4429" w:rsidP="00A00901">
            <w:p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Policy will lead to reduced sales/jobs</w:t>
            </w:r>
          </w:p>
        </w:tc>
      </w:tr>
      <w:tr w:rsidR="001B4429" w:rsidRPr="00C81858" w14:paraId="44BC05EB" w14:textId="77777777" w:rsidTr="001B442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vMerge/>
            <w:shd w:val="clear" w:color="auto" w:fill="D0CECE"/>
            <w:hideMark/>
          </w:tcPr>
          <w:p w14:paraId="3B5463A2" w14:textId="77777777" w:rsidR="001B4429" w:rsidRPr="00C81858" w:rsidRDefault="001B4429" w:rsidP="00A00901">
            <w:pPr>
              <w:spacing w:line="240" w:lineRule="auto"/>
              <w:jc w:val="left"/>
              <w:rPr>
                <w:rFonts w:ascii="Times New Roman" w:eastAsia="Times New Roman" w:hAnsi="Times New Roman"/>
                <w:sz w:val="16"/>
                <w:szCs w:val="20"/>
                <w:lang w:eastAsia="en-AU"/>
              </w:rPr>
            </w:pPr>
          </w:p>
        </w:tc>
        <w:tc>
          <w:tcPr>
            <w:tcW w:w="2983" w:type="dxa"/>
            <w:vMerge/>
            <w:shd w:val="clear" w:color="auto" w:fill="D0CECE"/>
            <w:hideMark/>
          </w:tcPr>
          <w:p w14:paraId="2F7F0CAD" w14:textId="77777777" w:rsidR="001B4429" w:rsidRPr="00C81858" w:rsidRDefault="001B4429" w:rsidP="00A00901">
            <w:pPr>
              <w:spacing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</w:p>
        </w:tc>
        <w:tc>
          <w:tcPr>
            <w:tcW w:w="6538" w:type="dxa"/>
            <w:shd w:val="clear" w:color="auto" w:fill="D0CECE"/>
            <w:hideMark/>
          </w:tcPr>
          <w:p w14:paraId="381625FC" w14:textId="77777777" w:rsidR="001B4429" w:rsidRPr="00C81858" w:rsidRDefault="001B4429" w:rsidP="00A00901">
            <w:pPr>
              <w:spacing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Cost of compliance will be high</w:t>
            </w:r>
          </w:p>
        </w:tc>
      </w:tr>
      <w:tr w:rsidR="001B4429" w:rsidRPr="00C81858" w14:paraId="10DCE989" w14:textId="77777777" w:rsidTr="001B44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vMerge/>
            <w:shd w:val="clear" w:color="auto" w:fill="D0CECE"/>
            <w:hideMark/>
          </w:tcPr>
          <w:p w14:paraId="0F2C723C" w14:textId="77777777" w:rsidR="001B4429" w:rsidRPr="00C81858" w:rsidRDefault="001B4429" w:rsidP="00A00901">
            <w:pPr>
              <w:spacing w:line="240" w:lineRule="auto"/>
              <w:jc w:val="left"/>
              <w:rPr>
                <w:rFonts w:ascii="Times New Roman" w:eastAsia="Times New Roman" w:hAnsi="Times New Roman"/>
                <w:sz w:val="16"/>
                <w:szCs w:val="20"/>
                <w:lang w:eastAsia="en-AU"/>
              </w:rPr>
            </w:pPr>
          </w:p>
        </w:tc>
        <w:tc>
          <w:tcPr>
            <w:tcW w:w="2983" w:type="dxa"/>
            <w:vMerge w:val="restart"/>
            <w:shd w:val="clear" w:color="auto" w:fill="D0CECE"/>
            <w:hideMark/>
          </w:tcPr>
          <w:p w14:paraId="37270E76" w14:textId="77777777" w:rsidR="001B4429" w:rsidRPr="00C81858" w:rsidRDefault="001B4429" w:rsidP="00A00901">
            <w:p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 xml:space="preserve">Frame the debate on diet- and public health-related issues </w:t>
            </w:r>
          </w:p>
        </w:tc>
        <w:tc>
          <w:tcPr>
            <w:tcW w:w="6538" w:type="dxa"/>
            <w:shd w:val="clear" w:color="auto" w:fill="D0CECE"/>
            <w:hideMark/>
          </w:tcPr>
          <w:p w14:paraId="70629437" w14:textId="77777777" w:rsidR="001B4429" w:rsidRPr="00C81858" w:rsidRDefault="001B4429" w:rsidP="00A00901">
            <w:p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Stress the good traits of the food industry</w:t>
            </w:r>
          </w:p>
        </w:tc>
      </w:tr>
      <w:tr w:rsidR="001B4429" w:rsidRPr="00C81858" w14:paraId="17E7D814" w14:textId="77777777" w:rsidTr="001B442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vMerge/>
            <w:shd w:val="clear" w:color="auto" w:fill="D0CECE"/>
            <w:hideMark/>
          </w:tcPr>
          <w:p w14:paraId="05F7E173" w14:textId="77777777" w:rsidR="001B4429" w:rsidRPr="00C81858" w:rsidRDefault="001B4429" w:rsidP="00A00901">
            <w:pPr>
              <w:spacing w:line="240" w:lineRule="auto"/>
              <w:jc w:val="left"/>
              <w:rPr>
                <w:rFonts w:ascii="Times New Roman" w:eastAsia="Times New Roman" w:hAnsi="Times New Roman"/>
                <w:sz w:val="16"/>
                <w:szCs w:val="20"/>
                <w:lang w:eastAsia="en-AU"/>
              </w:rPr>
            </w:pPr>
          </w:p>
        </w:tc>
        <w:tc>
          <w:tcPr>
            <w:tcW w:w="2983" w:type="dxa"/>
            <w:vMerge/>
            <w:shd w:val="clear" w:color="auto" w:fill="D0CECE"/>
            <w:hideMark/>
          </w:tcPr>
          <w:p w14:paraId="1190A07E" w14:textId="77777777" w:rsidR="001B4429" w:rsidRPr="00C81858" w:rsidRDefault="001B4429" w:rsidP="00A00901">
            <w:pPr>
              <w:spacing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</w:p>
        </w:tc>
        <w:tc>
          <w:tcPr>
            <w:tcW w:w="6538" w:type="dxa"/>
            <w:shd w:val="clear" w:color="auto" w:fill="D0CECE"/>
            <w:hideMark/>
          </w:tcPr>
          <w:p w14:paraId="7469BF96" w14:textId="77777777" w:rsidR="001B4429" w:rsidRPr="00C81858" w:rsidRDefault="001B4429" w:rsidP="00A00901">
            <w:pPr>
              <w:spacing w:line="240" w:lineRule="auto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Shift the blame away from the food industry and its products, e.g. focus on individual responsibility, role of parents, physical inactivity</w:t>
            </w:r>
          </w:p>
        </w:tc>
      </w:tr>
      <w:tr w:rsidR="001B4429" w:rsidRPr="00C81858" w14:paraId="3CF3D258" w14:textId="77777777" w:rsidTr="001B44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5" w:type="dxa"/>
            <w:vMerge/>
            <w:shd w:val="clear" w:color="auto" w:fill="D0CECE"/>
            <w:hideMark/>
          </w:tcPr>
          <w:p w14:paraId="34593109" w14:textId="77777777" w:rsidR="001B4429" w:rsidRPr="00C81858" w:rsidRDefault="001B4429" w:rsidP="00A00901">
            <w:pPr>
              <w:spacing w:line="240" w:lineRule="auto"/>
              <w:jc w:val="left"/>
              <w:rPr>
                <w:rFonts w:ascii="Times New Roman" w:eastAsia="Times New Roman" w:hAnsi="Times New Roman"/>
                <w:sz w:val="16"/>
                <w:szCs w:val="20"/>
                <w:lang w:eastAsia="en-AU"/>
              </w:rPr>
            </w:pPr>
          </w:p>
        </w:tc>
        <w:tc>
          <w:tcPr>
            <w:tcW w:w="2983" w:type="dxa"/>
            <w:vMerge/>
            <w:shd w:val="clear" w:color="auto" w:fill="D0CECE"/>
            <w:hideMark/>
          </w:tcPr>
          <w:p w14:paraId="5CBB01D5" w14:textId="77777777" w:rsidR="001B4429" w:rsidRPr="00C81858" w:rsidRDefault="001B4429" w:rsidP="00A00901">
            <w:p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</w:p>
        </w:tc>
        <w:tc>
          <w:tcPr>
            <w:tcW w:w="6538" w:type="dxa"/>
            <w:shd w:val="clear" w:color="auto" w:fill="D0CECE"/>
            <w:hideMark/>
          </w:tcPr>
          <w:p w14:paraId="0D4220DF" w14:textId="77777777" w:rsidR="001B4429" w:rsidRPr="00C81858" w:rsidRDefault="001B4429" w:rsidP="00A00901">
            <w:p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</w:pPr>
            <w:r w:rsidRPr="00C81858">
              <w:rPr>
                <w:rFonts w:ascii="Times New Roman" w:eastAsia="Times New Roman" w:hAnsi="Times New Roman"/>
                <w:sz w:val="18"/>
                <w:szCs w:val="20"/>
                <w:lang w:eastAsia="en-AU"/>
              </w:rPr>
              <w:t>Promote industry´s preferred solutions: education, balanced diets, information, public private initiatives, self-regulation (reformulation)</w:t>
            </w:r>
          </w:p>
        </w:tc>
      </w:tr>
    </w:tbl>
    <w:p w14:paraId="5F19A807" w14:textId="3E16BAE6" w:rsidR="004010A4" w:rsidRDefault="004010A4" w:rsidP="00A668E8">
      <w:pPr>
        <w:spacing w:before="0" w:after="0" w:line="240" w:lineRule="auto"/>
        <w:rPr>
          <w:rFonts w:ascii="Times New Roman" w:hAnsi="Times New Roman" w:cs="Times New Roman"/>
          <w:sz w:val="22"/>
          <w:lang w:val="en-US"/>
        </w:rPr>
      </w:pPr>
    </w:p>
    <w:bookmarkStart w:id="0" w:name="_GoBack"/>
    <w:bookmarkEnd w:id="0"/>
    <w:p w14:paraId="7B9F6C0F" w14:textId="77777777" w:rsidR="004010A4" w:rsidRDefault="004010A4" w:rsidP="004010A4">
      <w:pPr>
        <w:ind w:left="440" w:hanging="440"/>
        <w:rPr>
          <w:rFonts w:ascii="Times New Roman" w:hAnsi="Times New Roman" w:cs="Times New Roman"/>
          <w:sz w:val="22"/>
          <w:lang w:val="en-US"/>
        </w:rPr>
      </w:pPr>
      <w:r>
        <w:rPr>
          <w:rFonts w:ascii="Times New Roman" w:hAnsi="Times New Roman" w:cs="Times New Roman"/>
          <w:sz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lang w:val="en-US"/>
        </w:rPr>
        <w:instrText>ADDIN F1000_CSL_BIBLIOGRAPHY</w:instrText>
      </w:r>
      <w:r>
        <w:rPr>
          <w:rFonts w:ascii="Times New Roman" w:hAnsi="Times New Roman" w:cs="Times New Roman"/>
          <w:sz w:val="22"/>
          <w:lang w:val="en-US"/>
        </w:rPr>
        <w:fldChar w:fldCharType="separate"/>
      </w:r>
      <w:r>
        <w:rPr>
          <w:rFonts w:ascii="Times New Roman" w:hAnsi="Times New Roman" w:cs="Times New Roman"/>
          <w:sz w:val="22"/>
          <w:lang w:val="en-US"/>
        </w:rPr>
        <w:t xml:space="preserve">1. </w:t>
      </w:r>
      <w:r>
        <w:rPr>
          <w:rFonts w:ascii="Times New Roman" w:hAnsi="Times New Roman" w:cs="Times New Roman"/>
          <w:sz w:val="22"/>
          <w:lang w:val="en-US"/>
        </w:rPr>
        <w:tab/>
      </w:r>
      <w:proofErr w:type="spellStart"/>
      <w:r>
        <w:rPr>
          <w:rFonts w:ascii="Times New Roman" w:hAnsi="Times New Roman" w:cs="Times New Roman"/>
          <w:sz w:val="22"/>
          <w:lang w:val="en-US"/>
        </w:rPr>
        <w:t>Mialon</w:t>
      </w:r>
      <w:proofErr w:type="spellEnd"/>
      <w:r>
        <w:rPr>
          <w:rFonts w:ascii="Times New Roman" w:hAnsi="Times New Roman" w:cs="Times New Roman"/>
          <w:sz w:val="22"/>
          <w:lang w:val="en-US"/>
        </w:rPr>
        <w:t xml:space="preserve"> M, Julia C, </w:t>
      </w:r>
      <w:proofErr w:type="spellStart"/>
      <w:r>
        <w:rPr>
          <w:rFonts w:ascii="Times New Roman" w:hAnsi="Times New Roman" w:cs="Times New Roman"/>
          <w:sz w:val="22"/>
          <w:lang w:val="en-US"/>
        </w:rPr>
        <w:t>Hercberg</w:t>
      </w:r>
      <w:proofErr w:type="spellEnd"/>
      <w:r>
        <w:rPr>
          <w:rFonts w:ascii="Times New Roman" w:hAnsi="Times New Roman" w:cs="Times New Roman"/>
          <w:sz w:val="22"/>
          <w:lang w:val="en-US"/>
        </w:rPr>
        <w:t xml:space="preserve"> S. The policy dystopia model adapted to the food industry: the example of the </w:t>
      </w:r>
      <w:proofErr w:type="spellStart"/>
      <w:r>
        <w:rPr>
          <w:rFonts w:ascii="Times New Roman" w:hAnsi="Times New Roman" w:cs="Times New Roman"/>
          <w:sz w:val="22"/>
          <w:lang w:val="en-US"/>
        </w:rPr>
        <w:t>Nutri</w:t>
      </w:r>
      <w:proofErr w:type="spellEnd"/>
      <w:r>
        <w:rPr>
          <w:rFonts w:ascii="Times New Roman" w:hAnsi="Times New Roman" w:cs="Times New Roman"/>
          <w:sz w:val="22"/>
          <w:lang w:val="en-US"/>
        </w:rPr>
        <w:t xml:space="preserve">-Score saga in France. </w:t>
      </w:r>
      <w:proofErr w:type="gramStart"/>
      <w:r>
        <w:rPr>
          <w:rFonts w:ascii="Times New Roman" w:hAnsi="Times New Roman" w:cs="Times New Roman"/>
          <w:sz w:val="22"/>
          <w:lang w:val="en-US"/>
        </w:rPr>
        <w:t>World Nutrition.</w:t>
      </w:r>
      <w:proofErr w:type="gramEnd"/>
      <w:r>
        <w:rPr>
          <w:rFonts w:ascii="Times New Roman" w:hAnsi="Times New Roman" w:cs="Times New Roman"/>
          <w:sz w:val="22"/>
          <w:lang w:val="en-US"/>
        </w:rPr>
        <w:t xml:space="preserve"> 2018</w:t>
      </w:r>
      <w:proofErr w:type="gramStart"/>
      <w:r>
        <w:rPr>
          <w:rFonts w:ascii="Times New Roman" w:hAnsi="Times New Roman" w:cs="Times New Roman"/>
          <w:sz w:val="22"/>
          <w:lang w:val="en-US"/>
        </w:rPr>
        <w:t>;9</w:t>
      </w:r>
      <w:proofErr w:type="gramEnd"/>
      <w:r>
        <w:rPr>
          <w:rFonts w:ascii="Times New Roman" w:hAnsi="Times New Roman" w:cs="Times New Roman"/>
          <w:sz w:val="22"/>
          <w:lang w:val="en-US"/>
        </w:rPr>
        <w:t xml:space="preserve">(2):109–120. </w:t>
      </w:r>
    </w:p>
    <w:p w14:paraId="2310298D" w14:textId="753B364F" w:rsidR="00C44621" w:rsidRPr="00C81858" w:rsidRDefault="004010A4" w:rsidP="004010A4">
      <w:pPr>
        <w:ind w:left="440" w:hanging="440"/>
        <w:rPr>
          <w:rFonts w:ascii="Times New Roman" w:hAnsi="Times New Roman" w:cs="Times New Roman"/>
          <w:sz w:val="22"/>
          <w:lang w:val="en-US"/>
        </w:rPr>
      </w:pPr>
      <w:r>
        <w:rPr>
          <w:rFonts w:ascii="Times New Roman" w:hAnsi="Times New Roman" w:cs="Times New Roman"/>
          <w:sz w:val="22"/>
          <w:lang w:val="en-US"/>
        </w:rPr>
        <w:fldChar w:fldCharType="end"/>
      </w:r>
    </w:p>
    <w:sectPr w:rsidR="00C44621" w:rsidRPr="00C81858" w:rsidSect="00A668E8">
      <w:pgSz w:w="11906" w:h="16838"/>
      <w:pgMar w:top="720" w:right="720" w:bottom="720" w:left="72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A664E60"/>
    <w:multiLevelType w:val="hybridMultilevel"/>
    <w:tmpl w:val="4C2CADB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3ABA2948"/>
    <w:multiLevelType w:val="hybridMultilevel"/>
    <w:tmpl w:val="B5E82D0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CBA64F4"/>
    <w:multiLevelType w:val="hybridMultilevel"/>
    <w:tmpl w:val="F67CAB9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3E2E3868"/>
    <w:multiLevelType w:val="hybridMultilevel"/>
    <w:tmpl w:val="5D46C03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444E1E61"/>
    <w:multiLevelType w:val="hybridMultilevel"/>
    <w:tmpl w:val="EFFE64C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45CD141A"/>
    <w:multiLevelType w:val="hybridMultilevel"/>
    <w:tmpl w:val="AB8EF01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B54190A"/>
    <w:multiLevelType w:val="hybridMultilevel"/>
    <w:tmpl w:val="AC9ED94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64182855"/>
    <w:multiLevelType w:val="hybridMultilevel"/>
    <w:tmpl w:val="5BAAFDD4"/>
    <w:lvl w:ilvl="0" w:tplc="0C090001">
      <w:start w:val="1"/>
      <w:numFmt w:val="bullet"/>
      <w:lvlText w:val=""/>
      <w:lvlJc w:val="left"/>
      <w:pPr>
        <w:ind w:left="785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714E119E"/>
    <w:multiLevelType w:val="hybridMultilevel"/>
    <w:tmpl w:val="114CDF0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7"/>
  </w:num>
  <w:num w:numId="3">
    <w:abstractNumId w:val="0"/>
  </w:num>
  <w:num w:numId="4">
    <w:abstractNumId w:val="8"/>
  </w:num>
  <w:num w:numId="5">
    <w:abstractNumId w:val="5"/>
  </w:num>
  <w:num w:numId="6">
    <w:abstractNumId w:val="1"/>
  </w:num>
  <w:num w:numId="7">
    <w:abstractNumId w:val="7"/>
  </w:num>
  <w:num w:numId="8">
    <w:abstractNumId w:val="3"/>
  </w:num>
  <w:num w:numId="9">
    <w:abstractNumId w:val="6"/>
  </w:num>
  <w:num w:numId="1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C3637"/>
    <w:rsid w:val="0000168A"/>
    <w:rsid w:val="00052915"/>
    <w:rsid w:val="00067BD4"/>
    <w:rsid w:val="0007082E"/>
    <w:rsid w:val="00075230"/>
    <w:rsid w:val="000A4949"/>
    <w:rsid w:val="000B62E4"/>
    <w:rsid w:val="000C2B7C"/>
    <w:rsid w:val="000D0292"/>
    <w:rsid w:val="000F2DA6"/>
    <w:rsid w:val="001133B1"/>
    <w:rsid w:val="00114022"/>
    <w:rsid w:val="00127356"/>
    <w:rsid w:val="001719EE"/>
    <w:rsid w:val="001819CA"/>
    <w:rsid w:val="001B058E"/>
    <w:rsid w:val="001B4429"/>
    <w:rsid w:val="001F65E5"/>
    <w:rsid w:val="00245CFF"/>
    <w:rsid w:val="002620F5"/>
    <w:rsid w:val="00265A19"/>
    <w:rsid w:val="0028178C"/>
    <w:rsid w:val="002E3945"/>
    <w:rsid w:val="0038142F"/>
    <w:rsid w:val="003D45CB"/>
    <w:rsid w:val="003F2ED3"/>
    <w:rsid w:val="004010A4"/>
    <w:rsid w:val="00401953"/>
    <w:rsid w:val="0041417A"/>
    <w:rsid w:val="00431578"/>
    <w:rsid w:val="0045334B"/>
    <w:rsid w:val="0046227C"/>
    <w:rsid w:val="00466949"/>
    <w:rsid w:val="00481C9E"/>
    <w:rsid w:val="00492569"/>
    <w:rsid w:val="004E52E2"/>
    <w:rsid w:val="005541B1"/>
    <w:rsid w:val="005909FF"/>
    <w:rsid w:val="005B35F0"/>
    <w:rsid w:val="005D7482"/>
    <w:rsid w:val="005E5F1A"/>
    <w:rsid w:val="006171EB"/>
    <w:rsid w:val="006313A0"/>
    <w:rsid w:val="00632001"/>
    <w:rsid w:val="00636BD2"/>
    <w:rsid w:val="00725E0E"/>
    <w:rsid w:val="007441BA"/>
    <w:rsid w:val="007449B6"/>
    <w:rsid w:val="00752D76"/>
    <w:rsid w:val="00765136"/>
    <w:rsid w:val="007A19F8"/>
    <w:rsid w:val="007B0B85"/>
    <w:rsid w:val="007C3637"/>
    <w:rsid w:val="007D709C"/>
    <w:rsid w:val="007F2000"/>
    <w:rsid w:val="00816BF9"/>
    <w:rsid w:val="008203CE"/>
    <w:rsid w:val="00854355"/>
    <w:rsid w:val="00863EB8"/>
    <w:rsid w:val="00884D4D"/>
    <w:rsid w:val="008E671B"/>
    <w:rsid w:val="009267C7"/>
    <w:rsid w:val="00932A01"/>
    <w:rsid w:val="00974A02"/>
    <w:rsid w:val="00982337"/>
    <w:rsid w:val="0099292C"/>
    <w:rsid w:val="009C5E5E"/>
    <w:rsid w:val="009D38CE"/>
    <w:rsid w:val="009D47F1"/>
    <w:rsid w:val="009E0F5A"/>
    <w:rsid w:val="009F046C"/>
    <w:rsid w:val="009F7479"/>
    <w:rsid w:val="00A000FD"/>
    <w:rsid w:val="00A1281D"/>
    <w:rsid w:val="00A515C6"/>
    <w:rsid w:val="00A65D2A"/>
    <w:rsid w:val="00A668E8"/>
    <w:rsid w:val="00A70FB8"/>
    <w:rsid w:val="00A834C7"/>
    <w:rsid w:val="00A927D0"/>
    <w:rsid w:val="00A940BE"/>
    <w:rsid w:val="00A953EF"/>
    <w:rsid w:val="00A965B6"/>
    <w:rsid w:val="00A97D13"/>
    <w:rsid w:val="00AC4D06"/>
    <w:rsid w:val="00AD36EE"/>
    <w:rsid w:val="00AD46DD"/>
    <w:rsid w:val="00B26AB0"/>
    <w:rsid w:val="00B47D59"/>
    <w:rsid w:val="00B56BF6"/>
    <w:rsid w:val="00B65D17"/>
    <w:rsid w:val="00BC6983"/>
    <w:rsid w:val="00BE5DC3"/>
    <w:rsid w:val="00BE7ADD"/>
    <w:rsid w:val="00C21948"/>
    <w:rsid w:val="00C44621"/>
    <w:rsid w:val="00C46A06"/>
    <w:rsid w:val="00C52ADC"/>
    <w:rsid w:val="00C81858"/>
    <w:rsid w:val="00CA5790"/>
    <w:rsid w:val="00CD4C25"/>
    <w:rsid w:val="00D0047F"/>
    <w:rsid w:val="00D4456F"/>
    <w:rsid w:val="00D4628B"/>
    <w:rsid w:val="00D607A3"/>
    <w:rsid w:val="00DA420F"/>
    <w:rsid w:val="00DD3ADE"/>
    <w:rsid w:val="00E069E6"/>
    <w:rsid w:val="00E33837"/>
    <w:rsid w:val="00EC2780"/>
    <w:rsid w:val="00EE2662"/>
    <w:rsid w:val="00EE2745"/>
    <w:rsid w:val="00EF35CA"/>
    <w:rsid w:val="00F01CD8"/>
    <w:rsid w:val="00F16913"/>
    <w:rsid w:val="00F367C1"/>
    <w:rsid w:val="00F569E2"/>
    <w:rsid w:val="00F80A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5A08D5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C3637"/>
    <w:pPr>
      <w:spacing w:before="120" w:after="120" w:line="360" w:lineRule="auto"/>
      <w:jc w:val="both"/>
    </w:pPr>
    <w:rPr>
      <w:rFonts w:eastAsiaTheme="minorEastAsia"/>
      <w:sz w:val="24"/>
      <w:lang w:val="en-AU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Paragraphedeliste">
    <w:name w:val="List Paragraph"/>
    <w:basedOn w:val="Normal"/>
    <w:uiPriority w:val="34"/>
    <w:qFormat/>
    <w:rsid w:val="007C3637"/>
  </w:style>
  <w:style w:type="paragraph" w:styleId="Lgende">
    <w:name w:val="caption"/>
    <w:basedOn w:val="Normal"/>
    <w:next w:val="Normal"/>
    <w:uiPriority w:val="35"/>
    <w:unhideWhenUsed/>
    <w:qFormat/>
    <w:rsid w:val="007C3637"/>
    <w:pPr>
      <w:spacing w:before="0" w:after="0" w:line="240" w:lineRule="auto"/>
    </w:pPr>
    <w:rPr>
      <w:b/>
      <w:bCs/>
      <w:color w:val="5B9BD5" w:themeColor="accent1"/>
      <w:sz w:val="18"/>
      <w:szCs w:val="18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816BF9"/>
    <w:pPr>
      <w:spacing w:before="0"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816BF9"/>
    <w:rPr>
      <w:rFonts w:ascii="Segoe UI" w:eastAsiaTheme="minorEastAsia" w:hAnsi="Segoe UI" w:cs="Segoe UI"/>
      <w:sz w:val="18"/>
      <w:szCs w:val="18"/>
      <w:lang w:val="en-AU"/>
    </w:rPr>
  </w:style>
  <w:style w:type="character" w:styleId="Marquedecommentaire">
    <w:name w:val="annotation reference"/>
    <w:basedOn w:val="Policepardfaut"/>
    <w:uiPriority w:val="99"/>
    <w:semiHidden/>
    <w:unhideWhenUsed/>
    <w:rsid w:val="00816BF9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816BF9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816BF9"/>
    <w:rPr>
      <w:rFonts w:eastAsiaTheme="minorEastAsia"/>
      <w:sz w:val="20"/>
      <w:szCs w:val="20"/>
      <w:lang w:val="en-AU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816BF9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816BF9"/>
    <w:rPr>
      <w:rFonts w:eastAsiaTheme="minorEastAsia"/>
      <w:b/>
      <w:bCs/>
      <w:sz w:val="20"/>
      <w:szCs w:val="20"/>
      <w:lang w:val="en-AU"/>
    </w:rPr>
  </w:style>
  <w:style w:type="paragraph" w:styleId="Titre">
    <w:name w:val="Title"/>
    <w:basedOn w:val="Normal"/>
    <w:next w:val="Normal"/>
    <w:link w:val="TitreCar"/>
    <w:uiPriority w:val="10"/>
    <w:qFormat/>
    <w:rsid w:val="00075230"/>
    <w:pPr>
      <w:spacing w:before="240" w:after="60" w:line="340" w:lineRule="exact"/>
      <w:jc w:val="center"/>
      <w:outlineLvl w:val="0"/>
    </w:pPr>
    <w:rPr>
      <w:rFonts w:asciiTheme="majorHAnsi" w:eastAsiaTheme="majorEastAsia" w:hAnsiTheme="majorHAnsi" w:cstheme="majorBidi"/>
      <w:b/>
      <w:bCs/>
      <w:kern w:val="28"/>
      <w:sz w:val="32"/>
      <w:szCs w:val="32"/>
      <w:lang w:val="fr-FR"/>
    </w:rPr>
  </w:style>
  <w:style w:type="character" w:customStyle="1" w:styleId="TitreCar">
    <w:name w:val="Titre Car"/>
    <w:basedOn w:val="Policepardfaut"/>
    <w:link w:val="Titre"/>
    <w:uiPriority w:val="10"/>
    <w:rsid w:val="00075230"/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table" w:styleId="Grilleclaire">
    <w:name w:val="Light Grid"/>
    <w:basedOn w:val="TableauNormal"/>
    <w:uiPriority w:val="62"/>
    <w:rsid w:val="00DD3ADE"/>
    <w:pPr>
      <w:spacing w:after="0" w:line="240" w:lineRule="auto"/>
    </w:pPr>
    <w:rPr>
      <w:rFonts w:eastAsiaTheme="minorEastAsia" w:cs="Times New Roman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customStyle="1" w:styleId="GradeClara1">
    <w:name w:val="Grade Clara1"/>
    <w:basedOn w:val="TableauNormal"/>
    <w:next w:val="Grilleclaire"/>
    <w:uiPriority w:val="62"/>
    <w:rsid w:val="001B4429"/>
    <w:pPr>
      <w:spacing w:after="0" w:line="240" w:lineRule="auto"/>
    </w:pPr>
    <w:rPr>
      <w:rFonts w:eastAsiaTheme="minorEastAsia" w:cs="Times New Roman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libri Light" w:eastAsia="SimSun" w:hAnsi="Calibri Light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Calibri Light" w:eastAsia="SimSun" w:hAnsi="Calibri Light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Calibri Light" w:eastAsia="SimSun" w:hAnsi="Calibri Light" w:cs="Times New Roman"/>
        <w:b/>
        <w:bCs/>
      </w:rPr>
    </w:tblStylePr>
    <w:tblStylePr w:type="lastCol">
      <w:rPr>
        <w:rFonts w:ascii="Calibri Light" w:eastAsia="SimSun" w:hAnsi="Calibri Light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C3637"/>
    <w:pPr>
      <w:spacing w:before="120" w:after="120" w:line="360" w:lineRule="auto"/>
      <w:jc w:val="both"/>
    </w:pPr>
    <w:rPr>
      <w:rFonts w:eastAsiaTheme="minorEastAsia"/>
      <w:sz w:val="24"/>
      <w:lang w:val="en-AU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Paragraphedeliste">
    <w:name w:val="List Paragraph"/>
    <w:basedOn w:val="Normal"/>
    <w:uiPriority w:val="34"/>
    <w:qFormat/>
    <w:rsid w:val="007C3637"/>
  </w:style>
  <w:style w:type="paragraph" w:styleId="Lgende">
    <w:name w:val="caption"/>
    <w:basedOn w:val="Normal"/>
    <w:next w:val="Normal"/>
    <w:uiPriority w:val="35"/>
    <w:unhideWhenUsed/>
    <w:qFormat/>
    <w:rsid w:val="007C3637"/>
    <w:pPr>
      <w:spacing w:before="0" w:after="0" w:line="240" w:lineRule="auto"/>
    </w:pPr>
    <w:rPr>
      <w:b/>
      <w:bCs/>
      <w:color w:val="5B9BD5" w:themeColor="accent1"/>
      <w:sz w:val="18"/>
      <w:szCs w:val="18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816BF9"/>
    <w:pPr>
      <w:spacing w:before="0"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816BF9"/>
    <w:rPr>
      <w:rFonts w:ascii="Segoe UI" w:eastAsiaTheme="minorEastAsia" w:hAnsi="Segoe UI" w:cs="Segoe UI"/>
      <w:sz w:val="18"/>
      <w:szCs w:val="18"/>
      <w:lang w:val="en-AU"/>
    </w:rPr>
  </w:style>
  <w:style w:type="character" w:styleId="Marquedecommentaire">
    <w:name w:val="annotation reference"/>
    <w:basedOn w:val="Policepardfaut"/>
    <w:uiPriority w:val="99"/>
    <w:semiHidden/>
    <w:unhideWhenUsed/>
    <w:rsid w:val="00816BF9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816BF9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816BF9"/>
    <w:rPr>
      <w:rFonts w:eastAsiaTheme="minorEastAsia"/>
      <w:sz w:val="20"/>
      <w:szCs w:val="20"/>
      <w:lang w:val="en-AU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816BF9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816BF9"/>
    <w:rPr>
      <w:rFonts w:eastAsiaTheme="minorEastAsia"/>
      <w:b/>
      <w:bCs/>
      <w:sz w:val="20"/>
      <w:szCs w:val="20"/>
      <w:lang w:val="en-AU"/>
    </w:rPr>
  </w:style>
  <w:style w:type="paragraph" w:styleId="Titre">
    <w:name w:val="Title"/>
    <w:basedOn w:val="Normal"/>
    <w:next w:val="Normal"/>
    <w:link w:val="TitreCar"/>
    <w:uiPriority w:val="10"/>
    <w:qFormat/>
    <w:rsid w:val="00075230"/>
    <w:pPr>
      <w:spacing w:before="240" w:after="60" w:line="340" w:lineRule="exact"/>
      <w:jc w:val="center"/>
      <w:outlineLvl w:val="0"/>
    </w:pPr>
    <w:rPr>
      <w:rFonts w:asciiTheme="majorHAnsi" w:eastAsiaTheme="majorEastAsia" w:hAnsiTheme="majorHAnsi" w:cstheme="majorBidi"/>
      <w:b/>
      <w:bCs/>
      <w:kern w:val="28"/>
      <w:sz w:val="32"/>
      <w:szCs w:val="32"/>
      <w:lang w:val="fr-FR"/>
    </w:rPr>
  </w:style>
  <w:style w:type="character" w:customStyle="1" w:styleId="TitreCar">
    <w:name w:val="Titre Car"/>
    <w:basedOn w:val="Policepardfaut"/>
    <w:link w:val="Titre"/>
    <w:uiPriority w:val="10"/>
    <w:rsid w:val="00075230"/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table" w:styleId="Grilleclaire">
    <w:name w:val="Light Grid"/>
    <w:basedOn w:val="TableauNormal"/>
    <w:uiPriority w:val="62"/>
    <w:rsid w:val="00DD3ADE"/>
    <w:pPr>
      <w:spacing w:after="0" w:line="240" w:lineRule="auto"/>
    </w:pPr>
    <w:rPr>
      <w:rFonts w:eastAsiaTheme="minorEastAsia" w:cs="Times New Roman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customStyle="1" w:styleId="GradeClara1">
    <w:name w:val="Grade Clara1"/>
    <w:basedOn w:val="TableauNormal"/>
    <w:next w:val="Grilleclaire"/>
    <w:uiPriority w:val="62"/>
    <w:rsid w:val="001B4429"/>
    <w:pPr>
      <w:spacing w:after="0" w:line="240" w:lineRule="auto"/>
    </w:pPr>
    <w:rPr>
      <w:rFonts w:eastAsiaTheme="minorEastAsia" w:cs="Times New Roman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libri Light" w:eastAsia="SimSun" w:hAnsi="Calibri Light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Calibri Light" w:eastAsia="SimSun" w:hAnsi="Calibri Light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Calibri Light" w:eastAsia="SimSun" w:hAnsi="Calibri Light" w:cs="Times New Roman"/>
        <w:b/>
        <w:bCs/>
      </w:rPr>
    </w:tblStylePr>
    <w:tblStylePr w:type="lastCol">
      <w:rPr>
        <w:rFonts w:ascii="Calibri Light" w:eastAsia="SimSun" w:hAnsi="Calibri Light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3328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43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0265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2503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70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075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165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64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B7E7DAD-FE36-427F-8ED7-6D57BBCFA3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3</TotalTime>
  <Pages>2</Pages>
  <Words>1047</Words>
  <Characters>5759</Characters>
  <Application>Microsoft Office Word</Application>
  <DocSecurity>0</DocSecurity>
  <Lines>47</Lines>
  <Paragraphs>13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Deakin University</Company>
  <LinksUpToDate>false</LinksUpToDate>
  <CharactersWithSpaces>679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akin University</dc:creator>
  <cp:keywords/>
  <dc:description/>
  <cp:lastModifiedBy>Mialon</cp:lastModifiedBy>
  <cp:revision>23</cp:revision>
  <cp:lastPrinted>2014-11-26T00:40:00Z</cp:lastPrinted>
  <dcterms:created xsi:type="dcterms:W3CDTF">2018-07-02T14:06:00Z</dcterms:created>
  <dcterms:modified xsi:type="dcterms:W3CDTF">2019-12-18T00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FileId">
    <vt:lpwstr>542836</vt:lpwstr>
  </property>
  <property fmtid="{D5CDD505-2E9C-101B-9397-08002B2CF9AE}" pid="3" name="ProjectId">
    <vt:lpwstr>-1</vt:lpwstr>
  </property>
  <property fmtid="{D5CDD505-2E9C-101B-9397-08002B2CF9AE}" pid="4" name="InsertAsFootnote">
    <vt:lpwstr>False</vt:lpwstr>
  </property>
  <property fmtid="{D5CDD505-2E9C-101B-9397-08002B2CF9AE}" pid="5" name="StyleId">
    <vt:lpwstr>http://www.zotero.org/styles/vancouver</vt:lpwstr>
  </property>
</Properties>
</file>